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05A0F7" w14:textId="77777777" w:rsidR="007A5A25" w:rsidRDefault="007A5A25" w:rsidP="007A5A25">
      <w:pPr>
        <w:jc w:val="right"/>
      </w:pPr>
      <w:r>
        <w:rPr>
          <w:noProof/>
          <w:lang w:eastAsia="pt-PT"/>
        </w:rPr>
        <w:drawing>
          <wp:anchor distT="0" distB="0" distL="114300" distR="114300" simplePos="0" relativeHeight="251659264" behindDoc="1" locked="0" layoutInCell="1" allowOverlap="1" wp14:anchorId="0905A205" wp14:editId="0905A206">
            <wp:simplePos x="0" y="0"/>
            <wp:positionH relativeFrom="margin">
              <wp:align>right</wp:align>
            </wp:positionH>
            <wp:positionV relativeFrom="margin">
              <wp:align>top</wp:align>
            </wp:positionV>
            <wp:extent cx="1259840" cy="1371600"/>
            <wp:effectExtent l="19050" t="0" r="0" b="0"/>
            <wp:wrapSquare wrapText="bothSides"/>
            <wp:docPr id="1" name="Imagem 1" descr="C:\Users\Paulo\Estagio - 2\2 - Projecto - I-07.06.10 - F-00.06.10 - Inconcluida\esc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ulo\Estagio - 2\2 - Projecto - I-07.06.10 - F-00.06.10 - Inconcluida\esce3.png"/>
                    <pic:cNvPicPr>
                      <a:picLocks noChangeAspect="1" noChangeArrowheads="1"/>
                    </pic:cNvPicPr>
                  </pic:nvPicPr>
                  <pic:blipFill>
                    <a:blip r:embed="rId8" cstate="print"/>
                    <a:srcRect/>
                    <a:stretch>
                      <a:fillRect/>
                    </a:stretch>
                  </pic:blipFill>
                  <pic:spPr bwMode="auto">
                    <a:xfrm>
                      <a:off x="0" y="0"/>
                      <a:ext cx="1259840" cy="1371600"/>
                    </a:xfrm>
                    <a:prstGeom prst="rect">
                      <a:avLst/>
                    </a:prstGeom>
                    <a:noFill/>
                    <a:ln w="9525">
                      <a:noFill/>
                      <a:miter lim="800000"/>
                      <a:headEnd/>
                      <a:tailEnd/>
                    </a:ln>
                  </pic:spPr>
                </pic:pic>
              </a:graphicData>
            </a:graphic>
          </wp:anchor>
        </w:drawing>
      </w:r>
    </w:p>
    <w:p w14:paraId="0905A0F8" w14:textId="77777777" w:rsidR="007A5A25" w:rsidRDefault="007A5A25" w:rsidP="007A5A25">
      <w:pPr>
        <w:ind w:right="9"/>
        <w:jc w:val="right"/>
      </w:pPr>
    </w:p>
    <w:p w14:paraId="0905A0F9" w14:textId="77777777" w:rsidR="007A5A25" w:rsidRDefault="007A5A25" w:rsidP="007A5A25">
      <w:pPr>
        <w:jc w:val="right"/>
      </w:pPr>
    </w:p>
    <w:p w14:paraId="0905A0FA" w14:textId="77777777" w:rsidR="007A5A25" w:rsidRDefault="007A5A25" w:rsidP="007A5A25">
      <w:pPr>
        <w:jc w:val="right"/>
      </w:pPr>
    </w:p>
    <w:p w14:paraId="0905A0FB" w14:textId="77777777" w:rsidR="007A5A25" w:rsidRDefault="007A5A25" w:rsidP="007A5A25">
      <w:pPr>
        <w:jc w:val="right"/>
      </w:pPr>
    </w:p>
    <w:p w14:paraId="0905A0FC" w14:textId="77777777" w:rsidR="007A5A25" w:rsidRDefault="007A5A25" w:rsidP="007A5A25">
      <w:pPr>
        <w:tabs>
          <w:tab w:val="left" w:pos="5685"/>
        </w:tabs>
        <w:spacing w:line="360" w:lineRule="auto"/>
        <w:jc w:val="right"/>
        <w:rPr>
          <w:rFonts w:ascii="Arial" w:hAnsi="Arial" w:cs="Arial"/>
          <w:noProof/>
          <w:szCs w:val="12"/>
          <w:lang w:eastAsia="pt-PT"/>
        </w:rPr>
      </w:pPr>
      <w:r>
        <w:rPr>
          <w:rFonts w:ascii="Arial" w:hAnsi="Arial" w:cs="Arial"/>
          <w:noProof/>
          <w:szCs w:val="12"/>
          <w:lang w:eastAsia="pt-PT"/>
        </w:rPr>
        <w:t xml:space="preserve"> </w:t>
      </w:r>
    </w:p>
    <w:p w14:paraId="0905A0FD" w14:textId="77777777" w:rsidR="007A5A25" w:rsidRPr="001F7084" w:rsidRDefault="007A5A25" w:rsidP="007A5A25">
      <w:pPr>
        <w:tabs>
          <w:tab w:val="left" w:pos="5685"/>
        </w:tabs>
        <w:spacing w:line="360" w:lineRule="auto"/>
        <w:jc w:val="right"/>
        <w:rPr>
          <w:rFonts w:ascii="Arial" w:hAnsi="Arial" w:cs="Arial"/>
          <w:sz w:val="34"/>
          <w:szCs w:val="34"/>
        </w:rPr>
      </w:pPr>
    </w:p>
    <w:p w14:paraId="0905A0FE" w14:textId="77777777" w:rsidR="007A5A25" w:rsidRDefault="007A5A25" w:rsidP="007A5A25">
      <w:pPr>
        <w:spacing w:line="360" w:lineRule="auto"/>
        <w:jc w:val="right"/>
        <w:rPr>
          <w:rFonts w:ascii="Arial" w:hAnsi="Arial" w:cs="Arial"/>
          <w:szCs w:val="12"/>
        </w:rPr>
      </w:pPr>
    </w:p>
    <w:p w14:paraId="0905A0FF" w14:textId="77777777" w:rsidR="00F26B2A" w:rsidRDefault="00F26B2A" w:rsidP="007A5A25">
      <w:pPr>
        <w:spacing w:line="360" w:lineRule="auto"/>
        <w:jc w:val="right"/>
        <w:rPr>
          <w:rFonts w:ascii="Arial" w:hAnsi="Arial" w:cs="Arial"/>
          <w:szCs w:val="12"/>
        </w:rPr>
      </w:pPr>
    </w:p>
    <w:p w14:paraId="0905A100" w14:textId="77777777" w:rsidR="007A5A25" w:rsidRDefault="007A5A25" w:rsidP="007A5A25">
      <w:pPr>
        <w:spacing w:line="360" w:lineRule="auto"/>
        <w:jc w:val="right"/>
        <w:rPr>
          <w:rFonts w:ascii="Arial" w:hAnsi="Arial" w:cs="Arial"/>
          <w:szCs w:val="12"/>
        </w:rPr>
      </w:pPr>
    </w:p>
    <w:p w14:paraId="0905A101" w14:textId="2CEA0C6C" w:rsidR="007A5A25" w:rsidRPr="0039721A" w:rsidRDefault="003C014D" w:rsidP="007A5A25">
      <w:pPr>
        <w:spacing w:line="360" w:lineRule="auto"/>
        <w:jc w:val="right"/>
        <w:rPr>
          <w:sz w:val="44"/>
        </w:rPr>
      </w:pPr>
      <w:r>
        <w:rPr>
          <w:rFonts w:ascii="Arial" w:hAnsi="Arial" w:cs="Arial"/>
          <w:szCs w:val="12"/>
        </w:rPr>
        <w:t>Marco Ruben Laranjeira Santos Rodrigues</w:t>
      </w:r>
    </w:p>
    <w:p w14:paraId="0905A102" w14:textId="63EBC976" w:rsidR="007A5A25" w:rsidRPr="0039721A" w:rsidRDefault="003C014D" w:rsidP="007A5A25">
      <w:pPr>
        <w:keepLines/>
        <w:suppressAutoHyphens/>
        <w:spacing w:line="240" w:lineRule="auto"/>
        <w:jc w:val="right"/>
        <w:rPr>
          <w:rFonts w:ascii="Arial" w:hAnsi="Arial" w:cs="Arial"/>
          <w:color w:val="6D6E71"/>
          <w:sz w:val="30"/>
          <w:szCs w:val="30"/>
        </w:rPr>
      </w:pPr>
      <w:r>
        <w:rPr>
          <w:rFonts w:ascii="Arial" w:hAnsi="Arial" w:cs="Arial"/>
          <w:color w:val="6D6E71"/>
          <w:sz w:val="30"/>
          <w:szCs w:val="30"/>
        </w:rPr>
        <w:t>HMI para Fabrico Aditivo</w:t>
      </w:r>
    </w:p>
    <w:p w14:paraId="0905A103" w14:textId="7E96F505" w:rsidR="007A5A25" w:rsidRPr="0039721A" w:rsidRDefault="007A5A25" w:rsidP="007A5A25">
      <w:pPr>
        <w:keepLines/>
        <w:suppressAutoHyphens/>
        <w:spacing w:line="240" w:lineRule="auto"/>
        <w:ind w:left="-362"/>
        <w:jc w:val="right"/>
        <w:rPr>
          <w:rFonts w:ascii="Arial" w:hAnsi="Arial" w:cs="Arial"/>
          <w:color w:val="6D6E71"/>
          <w:sz w:val="30"/>
          <w:szCs w:val="30"/>
        </w:rPr>
      </w:pPr>
    </w:p>
    <w:p w14:paraId="0905A104" w14:textId="77777777" w:rsidR="007A5A25" w:rsidRDefault="007A5A25" w:rsidP="007A5A25">
      <w:pPr>
        <w:jc w:val="right"/>
      </w:pPr>
    </w:p>
    <w:p w14:paraId="0905A105" w14:textId="77777777" w:rsidR="007A5A25" w:rsidRDefault="007A5A25" w:rsidP="007A5A25">
      <w:pPr>
        <w:jc w:val="right"/>
      </w:pPr>
    </w:p>
    <w:p w14:paraId="0905A106" w14:textId="77777777" w:rsidR="007A5A25" w:rsidRDefault="007A5A25" w:rsidP="007A5A25">
      <w:pPr>
        <w:jc w:val="right"/>
      </w:pPr>
    </w:p>
    <w:p w14:paraId="0905A107" w14:textId="77777777" w:rsidR="00F26B2A" w:rsidRDefault="00F26B2A" w:rsidP="007A5A25">
      <w:pPr>
        <w:jc w:val="right"/>
      </w:pPr>
    </w:p>
    <w:p w14:paraId="0905A108" w14:textId="77777777" w:rsidR="00F26B2A" w:rsidRDefault="00F26B2A" w:rsidP="007A5A25">
      <w:pPr>
        <w:jc w:val="right"/>
      </w:pPr>
    </w:p>
    <w:p w14:paraId="0905A109" w14:textId="77777777" w:rsidR="00F26B2A" w:rsidRDefault="00F26B2A" w:rsidP="007A5A25">
      <w:pPr>
        <w:jc w:val="right"/>
      </w:pPr>
    </w:p>
    <w:p w14:paraId="0905A10A" w14:textId="77777777" w:rsidR="00F26B2A" w:rsidRDefault="00F26B2A" w:rsidP="007A5A25">
      <w:pPr>
        <w:jc w:val="right"/>
      </w:pPr>
    </w:p>
    <w:p w14:paraId="0905A10B" w14:textId="77777777" w:rsidR="00F26B2A" w:rsidRDefault="00F26B2A" w:rsidP="007A5A25">
      <w:pPr>
        <w:jc w:val="right"/>
      </w:pPr>
    </w:p>
    <w:p w14:paraId="0905A10C" w14:textId="77777777" w:rsidR="00F26B2A" w:rsidRDefault="00F26B2A" w:rsidP="007A5A25">
      <w:pPr>
        <w:jc w:val="right"/>
      </w:pPr>
    </w:p>
    <w:p w14:paraId="0905A10D" w14:textId="77777777" w:rsidR="00F26B2A" w:rsidRDefault="00F26B2A" w:rsidP="007A5A25">
      <w:pPr>
        <w:jc w:val="right"/>
      </w:pPr>
    </w:p>
    <w:p w14:paraId="0905A10E" w14:textId="77777777" w:rsidR="00F26B2A" w:rsidRDefault="00F26B2A" w:rsidP="007A5A25">
      <w:pPr>
        <w:jc w:val="right"/>
      </w:pPr>
    </w:p>
    <w:p w14:paraId="0905A10F" w14:textId="77777777" w:rsidR="00F26B2A" w:rsidRDefault="00F26B2A" w:rsidP="007A5A25">
      <w:pPr>
        <w:jc w:val="right"/>
      </w:pPr>
    </w:p>
    <w:p w14:paraId="0905A110" w14:textId="77777777" w:rsidR="007A5A25" w:rsidRPr="001F7084" w:rsidRDefault="007A5A25" w:rsidP="007A5A25">
      <w:pPr>
        <w:jc w:val="right"/>
        <w:rPr>
          <w:sz w:val="20"/>
          <w:szCs w:val="20"/>
        </w:rPr>
      </w:pPr>
    </w:p>
    <w:p w14:paraId="0905A111" w14:textId="77777777" w:rsidR="007A5A25" w:rsidRPr="00AD500D" w:rsidRDefault="007A5A25" w:rsidP="007A5A25">
      <w:pPr>
        <w:jc w:val="right"/>
        <w:rPr>
          <w:sz w:val="12"/>
        </w:rPr>
      </w:pPr>
    </w:p>
    <w:p w14:paraId="0905A112" w14:textId="77777777" w:rsidR="007A5A25" w:rsidRDefault="007A5A25" w:rsidP="007A5A25">
      <w:pPr>
        <w:jc w:val="right"/>
      </w:pPr>
    </w:p>
    <w:p w14:paraId="0905A113" w14:textId="77777777" w:rsidR="007A5A25" w:rsidRPr="00F30252" w:rsidRDefault="007A5A25" w:rsidP="007A5A25">
      <w:pPr>
        <w:jc w:val="right"/>
        <w:rPr>
          <w:szCs w:val="26"/>
        </w:rPr>
      </w:pPr>
    </w:p>
    <w:p w14:paraId="0905A114" w14:textId="77777777" w:rsidR="007A5A25" w:rsidRPr="007C0053" w:rsidRDefault="007A5A25" w:rsidP="007A5A25">
      <w:pPr>
        <w:spacing w:line="240" w:lineRule="auto"/>
        <w:jc w:val="right"/>
        <w:rPr>
          <w:sz w:val="20"/>
        </w:rPr>
      </w:pPr>
    </w:p>
    <w:p w14:paraId="0905A115" w14:textId="77777777" w:rsidR="007A5A25" w:rsidRPr="00313696" w:rsidRDefault="007A5A25" w:rsidP="007A5A25">
      <w:pPr>
        <w:spacing w:line="240" w:lineRule="auto"/>
        <w:jc w:val="right"/>
        <w:rPr>
          <w:rFonts w:ascii="Arial" w:hAnsi="Arial" w:cs="Arial"/>
          <w:color w:val="6D6E71"/>
        </w:rPr>
      </w:pPr>
      <w:r w:rsidRPr="0039721A">
        <w:rPr>
          <w:rFonts w:ascii="Arial" w:hAnsi="Arial" w:cs="Arial"/>
        </w:rPr>
        <w:t>Mestrado</w:t>
      </w:r>
      <w:r>
        <w:rPr>
          <w:rFonts w:ascii="Arial" w:hAnsi="Arial" w:cs="Arial"/>
        </w:rPr>
        <w:t xml:space="preserve"> em </w:t>
      </w:r>
      <w:r>
        <w:rPr>
          <w:rFonts w:ascii="Arial" w:hAnsi="Arial" w:cs="Arial"/>
          <w:color w:val="6D6E71"/>
        </w:rPr>
        <w:t>Engenharia de Software</w:t>
      </w:r>
    </w:p>
    <w:p w14:paraId="0905A116" w14:textId="77777777" w:rsidR="007A5A25" w:rsidRPr="00313696" w:rsidRDefault="007A5A25" w:rsidP="007A5A25">
      <w:pPr>
        <w:spacing w:line="240" w:lineRule="auto"/>
        <w:jc w:val="right"/>
        <w:rPr>
          <w:rFonts w:ascii="Arial" w:hAnsi="Arial" w:cs="Arial"/>
        </w:rPr>
      </w:pPr>
    </w:p>
    <w:p w14:paraId="0905A117" w14:textId="1B1A48E7" w:rsidR="007A5A25" w:rsidRPr="0039721A" w:rsidRDefault="007A5A25" w:rsidP="007A5A25">
      <w:pPr>
        <w:spacing w:line="240" w:lineRule="auto"/>
        <w:jc w:val="right"/>
        <w:rPr>
          <w:rFonts w:ascii="Arial" w:hAnsi="Arial" w:cs="Arial"/>
        </w:rPr>
      </w:pPr>
      <w:r w:rsidRPr="0039721A">
        <w:rPr>
          <w:rFonts w:ascii="Arial" w:hAnsi="Arial" w:cs="Arial"/>
        </w:rPr>
        <w:t xml:space="preserve">Trabalho </w:t>
      </w:r>
      <w:r>
        <w:rPr>
          <w:rFonts w:ascii="Arial" w:hAnsi="Arial" w:cs="Arial"/>
        </w:rPr>
        <w:t xml:space="preserve">de Projeto </w:t>
      </w:r>
      <w:r w:rsidRPr="0039721A">
        <w:rPr>
          <w:rFonts w:ascii="Arial" w:hAnsi="Arial" w:cs="Arial"/>
        </w:rPr>
        <w:t>efectuado sob a orientação d</w:t>
      </w:r>
      <w:r w:rsidR="00BA26C3">
        <w:rPr>
          <w:rFonts w:ascii="Arial" w:hAnsi="Arial" w:cs="Arial"/>
        </w:rPr>
        <w:t>e</w:t>
      </w:r>
    </w:p>
    <w:p w14:paraId="566A1C5E" w14:textId="77777777" w:rsidR="003C014D" w:rsidRPr="00313696" w:rsidRDefault="003C014D" w:rsidP="003C014D">
      <w:pPr>
        <w:spacing w:line="240" w:lineRule="auto"/>
        <w:jc w:val="right"/>
        <w:rPr>
          <w:rFonts w:ascii="Arial" w:hAnsi="Arial" w:cs="Arial"/>
          <w:color w:val="6D6E71"/>
        </w:rPr>
      </w:pPr>
      <w:r w:rsidRPr="00313696">
        <w:rPr>
          <w:rFonts w:ascii="Arial" w:hAnsi="Arial" w:cs="Arial"/>
          <w:color w:val="6D6E71"/>
        </w:rPr>
        <w:t>Doutor</w:t>
      </w:r>
      <w:r>
        <w:rPr>
          <w:rFonts w:ascii="Arial" w:hAnsi="Arial" w:cs="Arial"/>
          <w:color w:val="6D6E71"/>
        </w:rPr>
        <w:t xml:space="preserve"> Pedro Miguel Moreira</w:t>
      </w:r>
    </w:p>
    <w:p w14:paraId="3FCF28CD" w14:textId="77777777" w:rsidR="003C014D" w:rsidRPr="00313696" w:rsidRDefault="003C014D" w:rsidP="003C014D">
      <w:pPr>
        <w:spacing w:line="240" w:lineRule="auto"/>
        <w:jc w:val="right"/>
        <w:rPr>
          <w:rFonts w:ascii="Arial" w:hAnsi="Arial" w:cs="Arial"/>
          <w:color w:val="6D6E71"/>
        </w:rPr>
      </w:pPr>
      <w:r>
        <w:rPr>
          <w:rFonts w:ascii="Arial" w:hAnsi="Arial" w:cs="Arial"/>
          <w:color w:val="6D6E71"/>
        </w:rPr>
        <w:t>Engenheiro João Paulo Pereira</w:t>
      </w:r>
    </w:p>
    <w:p w14:paraId="0905A11A" w14:textId="77777777" w:rsidR="007A5A25" w:rsidRDefault="007A5A25" w:rsidP="007A5A25">
      <w:pPr>
        <w:jc w:val="right"/>
        <w:rPr>
          <w:rFonts w:ascii="Arial" w:hAnsi="Arial" w:cs="Arial"/>
        </w:rPr>
      </w:pPr>
    </w:p>
    <w:p w14:paraId="0905A11B" w14:textId="77777777" w:rsidR="00F26B2A" w:rsidRDefault="00F26B2A" w:rsidP="007A5A25">
      <w:pPr>
        <w:jc w:val="right"/>
        <w:rPr>
          <w:rFonts w:ascii="Arial" w:hAnsi="Arial" w:cs="Arial"/>
        </w:rPr>
      </w:pPr>
    </w:p>
    <w:p w14:paraId="0905A11C" w14:textId="77777777" w:rsidR="00F26B2A" w:rsidRDefault="00F26B2A" w:rsidP="007A5A25">
      <w:pPr>
        <w:jc w:val="right"/>
        <w:rPr>
          <w:rFonts w:ascii="Arial" w:hAnsi="Arial" w:cs="Arial"/>
        </w:rPr>
      </w:pPr>
    </w:p>
    <w:p w14:paraId="0905A11D" w14:textId="77777777" w:rsidR="00F26B2A" w:rsidRPr="00F26B2A" w:rsidRDefault="00F26B2A" w:rsidP="007A5A25">
      <w:pPr>
        <w:jc w:val="right"/>
        <w:rPr>
          <w:rFonts w:ascii="Arial" w:hAnsi="Arial" w:cs="Arial"/>
        </w:rPr>
      </w:pPr>
    </w:p>
    <w:p w14:paraId="0905A11E" w14:textId="77777777" w:rsidR="007A5A25" w:rsidRPr="00F26B2A" w:rsidRDefault="007A5A25" w:rsidP="007A5A25">
      <w:pPr>
        <w:jc w:val="right"/>
        <w:rPr>
          <w:rFonts w:ascii="Arial" w:hAnsi="Arial" w:cs="Arial"/>
        </w:rPr>
      </w:pPr>
    </w:p>
    <w:p w14:paraId="0905A11F" w14:textId="37BA24EB" w:rsidR="007A5A25" w:rsidRPr="00F26B2A" w:rsidRDefault="00BA26C3" w:rsidP="007A5A25">
      <w:pPr>
        <w:jc w:val="right"/>
        <w:rPr>
          <w:rFonts w:ascii="Arial" w:hAnsi="Arial" w:cs="Arial"/>
        </w:rPr>
      </w:pPr>
      <w:r>
        <w:rPr>
          <w:rFonts w:ascii="Arial" w:hAnsi="Arial" w:cs="Arial"/>
        </w:rPr>
        <w:t>Julho</w:t>
      </w:r>
      <w:r w:rsidR="00F26B2A" w:rsidRPr="00F26B2A">
        <w:rPr>
          <w:rFonts w:ascii="Arial" w:hAnsi="Arial" w:cs="Arial"/>
        </w:rPr>
        <w:t xml:space="preserve"> de 201</w:t>
      </w:r>
      <w:r>
        <w:rPr>
          <w:rFonts w:ascii="Arial" w:hAnsi="Arial" w:cs="Arial"/>
        </w:rPr>
        <w:t>7</w:t>
      </w:r>
    </w:p>
    <w:p w14:paraId="0905A120" w14:textId="77777777" w:rsidR="002626CB" w:rsidRDefault="002626CB" w:rsidP="00AA60D4">
      <w:pPr>
        <w:sectPr w:rsidR="002626CB" w:rsidSect="0043609F">
          <w:footerReference w:type="default" r:id="rId9"/>
          <w:pgSz w:w="11906" w:h="16838"/>
          <w:pgMar w:top="1134" w:right="2126" w:bottom="992" w:left="1264" w:header="709" w:footer="709" w:gutter="0"/>
          <w:cols w:space="708"/>
          <w:docGrid w:linePitch="360"/>
        </w:sectPr>
      </w:pPr>
    </w:p>
    <w:p w14:paraId="0905A121" w14:textId="77777777" w:rsidR="002626CB" w:rsidRDefault="002626CB" w:rsidP="002626CB"/>
    <w:p w14:paraId="0905A122" w14:textId="77777777" w:rsidR="002626CB" w:rsidRDefault="002626CB" w:rsidP="002626CB">
      <w:pPr>
        <w:ind w:right="9"/>
      </w:pPr>
    </w:p>
    <w:p w14:paraId="0905A123" w14:textId="77777777" w:rsidR="002626CB" w:rsidRDefault="002626CB" w:rsidP="002626CB">
      <w:pPr>
        <w:spacing w:line="360" w:lineRule="auto"/>
        <w:rPr>
          <w:rFonts w:ascii="Arial" w:hAnsi="Arial" w:cs="Arial"/>
          <w:noProof/>
          <w:szCs w:val="12"/>
          <w:lang w:eastAsia="pt-PT"/>
        </w:rPr>
      </w:pPr>
    </w:p>
    <w:p w14:paraId="0905A124" w14:textId="77777777" w:rsidR="002626CB" w:rsidRDefault="002626CB" w:rsidP="002626CB">
      <w:pPr>
        <w:spacing w:line="360" w:lineRule="auto"/>
        <w:rPr>
          <w:rFonts w:ascii="Arial" w:hAnsi="Arial" w:cs="Arial"/>
          <w:noProof/>
          <w:szCs w:val="12"/>
          <w:lang w:eastAsia="pt-PT"/>
        </w:rPr>
      </w:pPr>
    </w:p>
    <w:p w14:paraId="0905A125" w14:textId="77777777" w:rsidR="002626CB" w:rsidRDefault="002626CB" w:rsidP="002626CB">
      <w:pPr>
        <w:spacing w:line="360" w:lineRule="auto"/>
        <w:rPr>
          <w:rFonts w:ascii="Arial" w:hAnsi="Arial" w:cs="Arial"/>
          <w:noProof/>
          <w:szCs w:val="12"/>
          <w:lang w:eastAsia="pt-PT"/>
        </w:rPr>
      </w:pPr>
    </w:p>
    <w:p w14:paraId="0905A126" w14:textId="77777777" w:rsidR="002626CB" w:rsidRDefault="002626CB" w:rsidP="002626CB">
      <w:pPr>
        <w:spacing w:line="360" w:lineRule="auto"/>
        <w:rPr>
          <w:rFonts w:ascii="Arial" w:hAnsi="Arial" w:cs="Arial"/>
          <w:noProof/>
          <w:szCs w:val="12"/>
          <w:lang w:eastAsia="pt-PT"/>
        </w:rPr>
      </w:pPr>
    </w:p>
    <w:p w14:paraId="0905A127" w14:textId="77777777" w:rsidR="002626CB" w:rsidRDefault="002626CB" w:rsidP="002626CB">
      <w:pPr>
        <w:spacing w:line="360" w:lineRule="auto"/>
        <w:rPr>
          <w:rFonts w:ascii="Arial" w:hAnsi="Arial" w:cs="Arial"/>
          <w:szCs w:val="12"/>
        </w:rPr>
      </w:pPr>
    </w:p>
    <w:p w14:paraId="0905A128" w14:textId="77777777" w:rsidR="002626CB" w:rsidRPr="00744F4F" w:rsidRDefault="002626CB" w:rsidP="002626CB">
      <w:pPr>
        <w:spacing w:line="360" w:lineRule="auto"/>
        <w:rPr>
          <w:sz w:val="44"/>
        </w:rPr>
      </w:pPr>
      <w:r>
        <w:rPr>
          <w:rFonts w:ascii="Arial" w:hAnsi="Arial" w:cs="Arial"/>
          <w:color w:val="6D6E71"/>
          <w:sz w:val="30"/>
          <w:szCs w:val="30"/>
        </w:rPr>
        <w:t>RESUMO</w:t>
      </w:r>
    </w:p>
    <w:p w14:paraId="0905A129" w14:textId="77777777" w:rsidR="002626CB" w:rsidRDefault="002626CB" w:rsidP="002626CB"/>
    <w:p w14:paraId="0905A12A" w14:textId="77777777" w:rsidR="002626CB" w:rsidRDefault="002626CB" w:rsidP="002626CB">
      <w:r w:rsidRPr="00B0303C">
        <w:rPr>
          <w:rFonts w:ascii="Arial" w:hAnsi="Arial" w:cs="Arial"/>
          <w:szCs w:val="12"/>
        </w:rPr>
        <w:t xml:space="preserve">Lorem ipsum dolor sit amet, consectetuer adipiscing elit. </w:t>
      </w:r>
      <w:r w:rsidRPr="000E19B8">
        <w:rPr>
          <w:rFonts w:ascii="Arial" w:hAnsi="Arial" w:cs="Arial"/>
          <w:szCs w:val="12"/>
          <w:lang w:val="en-US"/>
        </w:rPr>
        <w:t xml:space="preserve">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2B" w14:textId="77777777" w:rsidR="002626CB" w:rsidRPr="001F7084" w:rsidRDefault="002626CB" w:rsidP="002626CB">
      <w:pPr>
        <w:rPr>
          <w:sz w:val="20"/>
          <w:szCs w:val="20"/>
        </w:rPr>
      </w:pPr>
    </w:p>
    <w:p w14:paraId="0905A12C" w14:textId="77777777" w:rsidR="002626CB" w:rsidRPr="00AD500D" w:rsidRDefault="002626CB" w:rsidP="002626CB">
      <w:pPr>
        <w:rPr>
          <w:sz w:val="12"/>
        </w:rPr>
      </w:pPr>
    </w:p>
    <w:p w14:paraId="0905A12D" w14:textId="77777777" w:rsidR="002626CB" w:rsidRDefault="002626CB" w:rsidP="002626CB"/>
    <w:p w14:paraId="0905A12E" w14:textId="77777777" w:rsidR="002626CB" w:rsidRPr="00F30252" w:rsidRDefault="002626CB" w:rsidP="002626CB">
      <w:pPr>
        <w:rPr>
          <w:szCs w:val="26"/>
        </w:rPr>
      </w:pPr>
    </w:p>
    <w:p w14:paraId="0905A12F" w14:textId="77777777" w:rsidR="002626CB" w:rsidRPr="007C0053" w:rsidRDefault="002626CB" w:rsidP="002626CB">
      <w:pPr>
        <w:rPr>
          <w:rFonts w:ascii="Arial" w:hAnsi="Arial" w:cs="Arial"/>
          <w:sz w:val="20"/>
        </w:rPr>
      </w:pPr>
    </w:p>
    <w:p w14:paraId="0905A130" w14:textId="367EEB51" w:rsidR="002626CB" w:rsidRDefault="00BA26C3" w:rsidP="002626CB">
      <w:pPr>
        <w:rPr>
          <w:rFonts w:ascii="Arial" w:hAnsi="Arial" w:cs="Arial"/>
          <w:sz w:val="20"/>
          <w:szCs w:val="20"/>
        </w:rPr>
      </w:pPr>
      <w:r>
        <w:rPr>
          <w:rFonts w:ascii="Arial" w:hAnsi="Arial" w:cs="Arial"/>
          <w:sz w:val="20"/>
          <w:szCs w:val="20"/>
        </w:rPr>
        <w:t>Julho</w:t>
      </w:r>
      <w:r w:rsidR="002626CB" w:rsidRPr="0039721A">
        <w:rPr>
          <w:rFonts w:ascii="Arial" w:hAnsi="Arial" w:cs="Arial"/>
          <w:sz w:val="20"/>
          <w:szCs w:val="20"/>
        </w:rPr>
        <w:t xml:space="preserve"> de 201</w:t>
      </w:r>
      <w:r>
        <w:rPr>
          <w:rFonts w:ascii="Arial" w:hAnsi="Arial" w:cs="Arial"/>
          <w:sz w:val="20"/>
          <w:szCs w:val="20"/>
        </w:rPr>
        <w:t>7</w:t>
      </w:r>
    </w:p>
    <w:p w14:paraId="0905A131" w14:textId="77777777" w:rsidR="002626CB" w:rsidRDefault="002626CB" w:rsidP="002626CB">
      <w:pPr>
        <w:rPr>
          <w:rFonts w:ascii="Arial" w:hAnsi="Arial" w:cs="Arial"/>
          <w:sz w:val="20"/>
          <w:szCs w:val="20"/>
        </w:rPr>
      </w:pPr>
    </w:p>
    <w:p w14:paraId="0905A132" w14:textId="77777777" w:rsidR="002626CB" w:rsidRDefault="002626CB" w:rsidP="002626CB"/>
    <w:p w14:paraId="0905A133" w14:textId="77777777" w:rsidR="004A6464" w:rsidRDefault="004A6464" w:rsidP="002626CB">
      <w:pPr>
        <w:ind w:right="9"/>
        <w:sectPr w:rsidR="004A6464" w:rsidSect="004A6464">
          <w:headerReference w:type="default" r:id="rId10"/>
          <w:footerReference w:type="default" r:id="rId11"/>
          <w:pgSz w:w="11906" w:h="16838" w:code="9"/>
          <w:pgMar w:top="1440" w:right="1440" w:bottom="1440" w:left="1800" w:header="708" w:footer="708" w:gutter="0"/>
          <w:pgNumType w:fmt="lowerRoman" w:start="1"/>
          <w:cols w:space="708"/>
          <w:docGrid w:linePitch="360"/>
        </w:sectPr>
      </w:pPr>
    </w:p>
    <w:p w14:paraId="0905A134" w14:textId="77777777" w:rsidR="002626CB" w:rsidRDefault="002626CB" w:rsidP="002626CB">
      <w:pPr>
        <w:ind w:right="9"/>
      </w:pPr>
    </w:p>
    <w:p w14:paraId="0905A135" w14:textId="77777777" w:rsidR="002626CB" w:rsidRDefault="002626CB" w:rsidP="002626CB"/>
    <w:p w14:paraId="0905A136" w14:textId="77777777" w:rsidR="004A6464" w:rsidRDefault="004A6464" w:rsidP="002626CB"/>
    <w:p w14:paraId="0905A137" w14:textId="77777777" w:rsidR="002626CB" w:rsidRDefault="002626CB" w:rsidP="002626CB"/>
    <w:p w14:paraId="0905A138" w14:textId="77777777" w:rsidR="002626CB" w:rsidRDefault="002626CB" w:rsidP="002626CB"/>
    <w:p w14:paraId="0905A139" w14:textId="77777777" w:rsidR="002626CB" w:rsidRDefault="002626CB" w:rsidP="002626CB">
      <w:pPr>
        <w:spacing w:line="360" w:lineRule="auto"/>
        <w:rPr>
          <w:rFonts w:ascii="Arial" w:hAnsi="Arial" w:cs="Arial"/>
          <w:szCs w:val="12"/>
        </w:rPr>
      </w:pPr>
    </w:p>
    <w:p w14:paraId="0905A13A" w14:textId="77777777" w:rsidR="002626CB" w:rsidRPr="002626CB" w:rsidRDefault="002626CB" w:rsidP="002626CB">
      <w:pPr>
        <w:rPr>
          <w:rFonts w:ascii="Arial" w:hAnsi="Arial" w:cs="Arial"/>
          <w:color w:val="6D6E71"/>
          <w:sz w:val="30"/>
          <w:szCs w:val="30"/>
          <w:lang w:val="en-US"/>
        </w:rPr>
      </w:pPr>
      <w:r w:rsidRPr="002626CB">
        <w:rPr>
          <w:rFonts w:ascii="Arial" w:hAnsi="Arial" w:cs="Arial"/>
          <w:color w:val="6D6E71"/>
          <w:sz w:val="30"/>
          <w:szCs w:val="30"/>
          <w:lang w:val="en-US"/>
        </w:rPr>
        <w:t>ABSTRACT</w:t>
      </w:r>
    </w:p>
    <w:p w14:paraId="0905A13B" w14:textId="77777777" w:rsidR="002626CB" w:rsidRPr="002626CB" w:rsidRDefault="002626CB" w:rsidP="002626CB">
      <w:pPr>
        <w:rPr>
          <w:lang w:val="en-US"/>
        </w:rPr>
      </w:pPr>
    </w:p>
    <w:p w14:paraId="0905A13C" w14:textId="77777777" w:rsidR="002626CB" w:rsidRDefault="002626CB" w:rsidP="002626CB">
      <w:r w:rsidRPr="002626CB">
        <w:rPr>
          <w:rFonts w:ascii="Arial" w:hAnsi="Arial" w:cs="Arial"/>
          <w:szCs w:val="12"/>
          <w:lang w:val="en-US"/>
        </w:rPr>
        <w:t xml:space="preserve">Lorem ipsum dolor sit amet, consectetuer adipiscing elit. Aenean commodo ligula eget dolor. </w:t>
      </w:r>
      <w:r w:rsidRPr="00744F4F">
        <w:rPr>
          <w:rFonts w:ascii="Arial" w:hAnsi="Arial" w:cs="Arial"/>
          <w:szCs w:val="12"/>
        </w:rPr>
        <w:t xml:space="preserve">Aenean massa. Cum sociis natoque penatibus et magnis dis parturient montes, nascetur ridiculus mus. Donec quam felis, ultricies nec, pellentesque eu, pretium quis, sem. Nulla consequat massa quis enim. Donec pede justo, fringilla vel, aliquet nec, vulputate eget, arcu. In enim justo, rhoncus ut, imperdiet a, venenatis vitae, justo. Nullam dictum felis eu pede mollis pretium. Integer tincidunt. Cras dapibus. Vivamus elementum semper nisi. Aenean vulputate eleifend tellus. Aenean leo ligula, porttitor eu, consequat vitae, eleifend ac, enim. Aliquam lorem ante, dapibus in, viverra quis, feugiat a, tellus. Phasellus viverra nulla ut metus varius laoreet. Quisque rutrum. Aenean imperdiet. Etiam ultricies nisi vel augue. Curabitur ullamcorper ultricies nisi. Nam eget dui. Etiam rhoncus. Maecenas tempus, tellus eget condimentum rhoncus, sem quam semper libero, sit amet adipiscing sem neque sed ipsum. Nam quam nunc, blandit vel, luctus pulvinar, hendrerit id, lorem. Maecenas nec odio et ante tincidunt tempus. Donec vitae sapien ut libero venenatis faucibus. Nullam quis ante. Etiam sit amet orci eget eros faucibus tincidunt. </w:t>
      </w:r>
      <w:r w:rsidRPr="002626CB">
        <w:rPr>
          <w:rFonts w:ascii="Arial" w:hAnsi="Arial" w:cs="Arial"/>
          <w:szCs w:val="12"/>
          <w:lang w:val="en-US"/>
        </w:rPr>
        <w:t xml:space="preserve">Duis leo. Sed fringilla mauris sit amet nibh. Donec sodales sagittis magna. </w:t>
      </w:r>
      <w:r w:rsidRPr="00744F4F">
        <w:rPr>
          <w:rFonts w:ascii="Arial" w:hAnsi="Arial" w:cs="Arial"/>
          <w:szCs w:val="12"/>
        </w:rPr>
        <w:t>Sed consequat, leo eget bibendum sodales, augue velit cursus nun.</w:t>
      </w:r>
    </w:p>
    <w:p w14:paraId="0905A13D" w14:textId="77777777" w:rsidR="002626CB" w:rsidRPr="001F7084" w:rsidRDefault="002626CB" w:rsidP="002626CB">
      <w:pPr>
        <w:rPr>
          <w:sz w:val="20"/>
          <w:szCs w:val="20"/>
        </w:rPr>
      </w:pPr>
    </w:p>
    <w:p w14:paraId="0905A13E" w14:textId="77777777" w:rsidR="002626CB" w:rsidRPr="00AD500D" w:rsidRDefault="002626CB" w:rsidP="002626CB">
      <w:pPr>
        <w:rPr>
          <w:sz w:val="12"/>
        </w:rPr>
      </w:pPr>
    </w:p>
    <w:p w14:paraId="0905A13F" w14:textId="77777777" w:rsidR="002626CB" w:rsidRDefault="002626CB" w:rsidP="002626CB"/>
    <w:p w14:paraId="0905A140" w14:textId="77777777" w:rsidR="002626CB" w:rsidRPr="00F30252" w:rsidRDefault="002626CB" w:rsidP="002626CB">
      <w:pPr>
        <w:rPr>
          <w:szCs w:val="26"/>
        </w:rPr>
      </w:pPr>
    </w:p>
    <w:p w14:paraId="0905A141" w14:textId="77777777" w:rsidR="002626CB" w:rsidRPr="007C0053" w:rsidRDefault="002626CB" w:rsidP="002626CB">
      <w:pPr>
        <w:rPr>
          <w:rFonts w:ascii="Arial" w:hAnsi="Arial" w:cs="Arial"/>
          <w:sz w:val="20"/>
        </w:rPr>
      </w:pPr>
    </w:p>
    <w:p w14:paraId="0905A142" w14:textId="5FDC85AC" w:rsidR="00576A4F" w:rsidRDefault="00BA26C3" w:rsidP="002626CB">
      <w:r>
        <w:rPr>
          <w:rFonts w:ascii="Arial" w:hAnsi="Arial" w:cs="Arial"/>
          <w:sz w:val="20"/>
          <w:szCs w:val="20"/>
        </w:rPr>
        <w:t>Julho</w:t>
      </w:r>
      <w:r w:rsidR="002626CB">
        <w:rPr>
          <w:rFonts w:ascii="Arial" w:hAnsi="Arial" w:cs="Arial"/>
          <w:sz w:val="20"/>
          <w:szCs w:val="20"/>
        </w:rPr>
        <w:t xml:space="preserve"> de 201</w:t>
      </w:r>
      <w:r>
        <w:rPr>
          <w:rFonts w:ascii="Arial" w:hAnsi="Arial" w:cs="Arial"/>
          <w:sz w:val="20"/>
          <w:szCs w:val="20"/>
        </w:rPr>
        <w:t>7</w:t>
      </w:r>
    </w:p>
    <w:p w14:paraId="0905A143" w14:textId="77777777" w:rsidR="002626CB" w:rsidRDefault="002626CB" w:rsidP="00AA60D4"/>
    <w:p w14:paraId="0905A144" w14:textId="77777777" w:rsidR="004A6464" w:rsidRDefault="004A6464">
      <w:pPr>
        <w:pStyle w:val="TOCHeading"/>
        <w:rPr>
          <w:smallCaps w:val="0"/>
          <w:spacing w:val="0"/>
          <w:sz w:val="24"/>
          <w:szCs w:val="24"/>
          <w:lang w:bidi="ar-SA"/>
        </w:rPr>
        <w:sectPr w:rsidR="004A6464" w:rsidSect="004A6464">
          <w:type w:val="oddPage"/>
          <w:pgSz w:w="11906" w:h="16838" w:code="9"/>
          <w:pgMar w:top="1440" w:right="1440" w:bottom="1440" w:left="1800" w:header="708" w:footer="708" w:gutter="0"/>
          <w:pgNumType w:fmt="lowerRoman"/>
          <w:cols w:space="708"/>
          <w:docGrid w:linePitch="360"/>
        </w:sectPr>
      </w:pPr>
    </w:p>
    <w:p w14:paraId="0905A145" w14:textId="77777777" w:rsidR="004A6464" w:rsidRDefault="004A6464">
      <w:pPr>
        <w:pStyle w:val="TOCHeading"/>
        <w:rPr>
          <w:smallCaps w:val="0"/>
          <w:spacing w:val="0"/>
          <w:sz w:val="24"/>
          <w:szCs w:val="24"/>
          <w:lang w:bidi="ar-SA"/>
        </w:rPr>
      </w:pPr>
    </w:p>
    <w:p w14:paraId="0905A146" w14:textId="77777777" w:rsidR="004A6464" w:rsidRDefault="004A6464">
      <w:pPr>
        <w:pStyle w:val="TOCHeading"/>
        <w:rPr>
          <w:smallCaps w:val="0"/>
          <w:spacing w:val="0"/>
          <w:sz w:val="24"/>
          <w:szCs w:val="24"/>
          <w:lang w:bidi="ar-SA"/>
        </w:rPr>
      </w:pPr>
    </w:p>
    <w:sdt>
      <w:sdtPr>
        <w:rPr>
          <w:smallCaps w:val="0"/>
          <w:spacing w:val="0"/>
          <w:sz w:val="24"/>
          <w:szCs w:val="24"/>
          <w:lang w:bidi="ar-SA"/>
        </w:rPr>
        <w:id w:val="1584418512"/>
        <w:docPartObj>
          <w:docPartGallery w:val="Table of Contents"/>
          <w:docPartUnique/>
        </w:docPartObj>
      </w:sdtPr>
      <w:sdtEndPr>
        <w:rPr>
          <w:b/>
          <w:bCs/>
        </w:rPr>
      </w:sdtEndPr>
      <w:sdtContent>
        <w:p w14:paraId="222A7EEE" w14:textId="4D2C1543" w:rsidR="003B1627" w:rsidRDefault="003B1627">
          <w:pPr>
            <w:pStyle w:val="TOCHeading"/>
          </w:pPr>
          <w:r>
            <w:t>Conteúdo</w:t>
          </w:r>
        </w:p>
        <w:p w14:paraId="4E2A8061" w14:textId="17ED9D18" w:rsidR="00307E23" w:rsidRDefault="003B1627">
          <w:pPr>
            <w:pStyle w:val="TOC1"/>
            <w:tabs>
              <w:tab w:val="right" w:leader="dot" w:pos="8656"/>
            </w:tabs>
            <w:rPr>
              <w:rFonts w:eastAsiaTheme="minorEastAsia" w:cstheme="minorBidi"/>
              <w:noProof/>
              <w:sz w:val="22"/>
              <w:szCs w:val="22"/>
              <w:lang w:eastAsia="pt-PT"/>
            </w:rPr>
          </w:pPr>
          <w:r>
            <w:fldChar w:fldCharType="begin"/>
          </w:r>
          <w:r>
            <w:instrText xml:space="preserve"> TOC \o "1-3" \h \z \u </w:instrText>
          </w:r>
          <w:r>
            <w:fldChar w:fldCharType="separate"/>
          </w:r>
          <w:hyperlink w:anchor="_Toc484442665" w:history="1">
            <w:r w:rsidR="00307E23" w:rsidRPr="008E0A77">
              <w:rPr>
                <w:rStyle w:val="Hyperlink"/>
                <w:noProof/>
              </w:rPr>
              <w:t>1. Introdução</w:t>
            </w:r>
            <w:r w:rsidR="00307E23">
              <w:rPr>
                <w:noProof/>
                <w:webHidden/>
              </w:rPr>
              <w:tab/>
            </w:r>
            <w:r w:rsidR="00307E23">
              <w:rPr>
                <w:noProof/>
                <w:webHidden/>
              </w:rPr>
              <w:fldChar w:fldCharType="begin"/>
            </w:r>
            <w:r w:rsidR="00307E23">
              <w:rPr>
                <w:noProof/>
                <w:webHidden/>
              </w:rPr>
              <w:instrText xml:space="preserve"> PAGEREF _Toc48444266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8BDB6F" w14:textId="52FF27E1" w:rsidR="00307E23" w:rsidRDefault="007F2A06">
          <w:pPr>
            <w:pStyle w:val="TOC2"/>
            <w:tabs>
              <w:tab w:val="right" w:leader="dot" w:pos="8656"/>
            </w:tabs>
            <w:rPr>
              <w:rFonts w:eastAsiaTheme="minorEastAsia" w:cstheme="minorBidi"/>
              <w:noProof/>
              <w:sz w:val="22"/>
              <w:szCs w:val="22"/>
              <w:lang w:eastAsia="pt-PT"/>
            </w:rPr>
          </w:pPr>
          <w:hyperlink w:anchor="_Toc484442666" w:history="1">
            <w:r w:rsidR="00307E23" w:rsidRPr="008E0A77">
              <w:rPr>
                <w:rStyle w:val="Hyperlink"/>
                <w:noProof/>
              </w:rPr>
              <w:t>1.1 Contexto e Motivação</w:t>
            </w:r>
            <w:r w:rsidR="00307E23">
              <w:rPr>
                <w:noProof/>
                <w:webHidden/>
              </w:rPr>
              <w:tab/>
            </w:r>
            <w:r w:rsidR="00307E23">
              <w:rPr>
                <w:noProof/>
                <w:webHidden/>
              </w:rPr>
              <w:fldChar w:fldCharType="begin"/>
            </w:r>
            <w:r w:rsidR="00307E23">
              <w:rPr>
                <w:noProof/>
                <w:webHidden/>
              </w:rPr>
              <w:instrText xml:space="preserve"> PAGEREF _Toc48444266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36E1521" w14:textId="608D9A6F" w:rsidR="00307E23" w:rsidRDefault="007F2A06">
          <w:pPr>
            <w:pStyle w:val="TOC2"/>
            <w:tabs>
              <w:tab w:val="right" w:leader="dot" w:pos="8656"/>
            </w:tabs>
            <w:rPr>
              <w:rFonts w:eastAsiaTheme="minorEastAsia" w:cstheme="minorBidi"/>
              <w:noProof/>
              <w:sz w:val="22"/>
              <w:szCs w:val="22"/>
              <w:lang w:eastAsia="pt-PT"/>
            </w:rPr>
          </w:pPr>
          <w:hyperlink w:anchor="_Toc484442667" w:history="1">
            <w:r w:rsidR="00307E23" w:rsidRPr="008E0A77">
              <w:rPr>
                <w:rStyle w:val="Hyperlink"/>
                <w:noProof/>
              </w:rPr>
              <w:t>1.2 Objetivos</w:t>
            </w:r>
            <w:r w:rsidR="00307E23">
              <w:rPr>
                <w:noProof/>
                <w:webHidden/>
              </w:rPr>
              <w:tab/>
            </w:r>
            <w:r w:rsidR="00307E23">
              <w:rPr>
                <w:noProof/>
                <w:webHidden/>
              </w:rPr>
              <w:fldChar w:fldCharType="begin"/>
            </w:r>
            <w:r w:rsidR="00307E23">
              <w:rPr>
                <w:noProof/>
                <w:webHidden/>
              </w:rPr>
              <w:instrText xml:space="preserve"> PAGEREF _Toc48444266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12D6ABA" w14:textId="5CF0F89D" w:rsidR="00307E23" w:rsidRDefault="007F2A06">
          <w:pPr>
            <w:pStyle w:val="TOC2"/>
            <w:tabs>
              <w:tab w:val="right" w:leader="dot" w:pos="8656"/>
            </w:tabs>
            <w:rPr>
              <w:rFonts w:eastAsiaTheme="minorEastAsia" w:cstheme="minorBidi"/>
              <w:noProof/>
              <w:sz w:val="22"/>
              <w:szCs w:val="22"/>
              <w:lang w:eastAsia="pt-PT"/>
            </w:rPr>
          </w:pPr>
          <w:hyperlink w:anchor="_Toc484442668" w:history="1">
            <w:r w:rsidR="00307E23" w:rsidRPr="008E0A77">
              <w:rPr>
                <w:rStyle w:val="Hyperlink"/>
                <w:noProof/>
              </w:rPr>
              <w:t>1.3 Estrutura do Documento</w:t>
            </w:r>
            <w:r w:rsidR="00307E23">
              <w:rPr>
                <w:noProof/>
                <w:webHidden/>
              </w:rPr>
              <w:tab/>
            </w:r>
            <w:r w:rsidR="00307E23">
              <w:rPr>
                <w:noProof/>
                <w:webHidden/>
              </w:rPr>
              <w:fldChar w:fldCharType="begin"/>
            </w:r>
            <w:r w:rsidR="00307E23">
              <w:rPr>
                <w:noProof/>
                <w:webHidden/>
              </w:rPr>
              <w:instrText xml:space="preserve"> PAGEREF _Toc48444266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664564E" w14:textId="50105AA4" w:rsidR="00307E23" w:rsidRDefault="007F2A06">
          <w:pPr>
            <w:pStyle w:val="TOC1"/>
            <w:tabs>
              <w:tab w:val="right" w:leader="dot" w:pos="8656"/>
            </w:tabs>
            <w:rPr>
              <w:rFonts w:eastAsiaTheme="minorEastAsia" w:cstheme="minorBidi"/>
              <w:noProof/>
              <w:sz w:val="22"/>
              <w:szCs w:val="22"/>
              <w:lang w:eastAsia="pt-PT"/>
            </w:rPr>
          </w:pPr>
          <w:hyperlink w:anchor="_Toc484442669" w:history="1">
            <w:r w:rsidR="00307E23" w:rsidRPr="008E0A77">
              <w:rPr>
                <w:rStyle w:val="Hyperlink"/>
                <w:noProof/>
              </w:rPr>
              <w:t>2. Estado da Arte</w:t>
            </w:r>
            <w:r w:rsidR="00307E23">
              <w:rPr>
                <w:noProof/>
                <w:webHidden/>
              </w:rPr>
              <w:tab/>
            </w:r>
            <w:r w:rsidR="00307E23">
              <w:rPr>
                <w:noProof/>
                <w:webHidden/>
              </w:rPr>
              <w:fldChar w:fldCharType="begin"/>
            </w:r>
            <w:r w:rsidR="00307E23">
              <w:rPr>
                <w:noProof/>
                <w:webHidden/>
              </w:rPr>
              <w:instrText xml:space="preserve"> PAGEREF _Toc48444266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4FEE8B" w14:textId="08065051" w:rsidR="00307E23" w:rsidRDefault="007F2A06">
          <w:pPr>
            <w:pStyle w:val="TOC2"/>
            <w:tabs>
              <w:tab w:val="right" w:leader="dot" w:pos="8656"/>
            </w:tabs>
            <w:rPr>
              <w:rFonts w:eastAsiaTheme="minorEastAsia" w:cstheme="minorBidi"/>
              <w:noProof/>
              <w:sz w:val="22"/>
              <w:szCs w:val="22"/>
              <w:lang w:eastAsia="pt-PT"/>
            </w:rPr>
          </w:pPr>
          <w:hyperlink w:anchor="_Toc484442670" w:history="1">
            <w:r w:rsidR="00307E23" w:rsidRPr="008E0A77">
              <w:rPr>
                <w:rStyle w:val="Hyperlink"/>
                <w:noProof/>
              </w:rPr>
              <w:t>2.1 Introdução</w:t>
            </w:r>
            <w:r w:rsidR="00307E23">
              <w:rPr>
                <w:noProof/>
                <w:webHidden/>
              </w:rPr>
              <w:tab/>
            </w:r>
            <w:r w:rsidR="00307E23">
              <w:rPr>
                <w:noProof/>
                <w:webHidden/>
              </w:rPr>
              <w:fldChar w:fldCharType="begin"/>
            </w:r>
            <w:r w:rsidR="00307E23">
              <w:rPr>
                <w:noProof/>
                <w:webHidden/>
              </w:rPr>
              <w:instrText xml:space="preserve"> PAGEREF _Toc48444267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4F7EF5E1" w14:textId="15DAE397" w:rsidR="00307E23" w:rsidRDefault="007F2A06">
          <w:pPr>
            <w:pStyle w:val="TOC2"/>
            <w:tabs>
              <w:tab w:val="right" w:leader="dot" w:pos="8656"/>
            </w:tabs>
            <w:rPr>
              <w:rFonts w:eastAsiaTheme="minorEastAsia" w:cstheme="minorBidi"/>
              <w:noProof/>
              <w:sz w:val="22"/>
              <w:szCs w:val="22"/>
              <w:lang w:eastAsia="pt-PT"/>
            </w:rPr>
          </w:pPr>
          <w:hyperlink w:anchor="_Toc484442671" w:history="1">
            <w:r w:rsidR="00307E23" w:rsidRPr="008E0A77">
              <w:rPr>
                <w:rStyle w:val="Hyperlink"/>
                <w:noProof/>
              </w:rPr>
              <w:t>2.2 Automação</w:t>
            </w:r>
            <w:r w:rsidR="00307E23">
              <w:rPr>
                <w:noProof/>
                <w:webHidden/>
              </w:rPr>
              <w:tab/>
            </w:r>
            <w:r w:rsidR="00307E23">
              <w:rPr>
                <w:noProof/>
                <w:webHidden/>
              </w:rPr>
              <w:fldChar w:fldCharType="begin"/>
            </w:r>
            <w:r w:rsidR="00307E23">
              <w:rPr>
                <w:noProof/>
                <w:webHidden/>
              </w:rPr>
              <w:instrText xml:space="preserve"> PAGEREF _Toc48444267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4AB9919" w14:textId="145B7B5A" w:rsidR="00307E23" w:rsidRDefault="007F2A06">
          <w:pPr>
            <w:pStyle w:val="TOC2"/>
            <w:tabs>
              <w:tab w:val="right" w:leader="dot" w:pos="8656"/>
            </w:tabs>
            <w:rPr>
              <w:rFonts w:eastAsiaTheme="minorEastAsia" w:cstheme="minorBidi"/>
              <w:noProof/>
              <w:sz w:val="22"/>
              <w:szCs w:val="22"/>
              <w:lang w:eastAsia="pt-PT"/>
            </w:rPr>
          </w:pPr>
          <w:hyperlink w:anchor="_Toc484442672" w:history="1">
            <w:r w:rsidR="00307E23" w:rsidRPr="008E0A77">
              <w:rPr>
                <w:rStyle w:val="Hyperlink"/>
                <w:noProof/>
              </w:rPr>
              <w:t>2.3 Software para Automação</w:t>
            </w:r>
            <w:r w:rsidR="00307E23">
              <w:rPr>
                <w:noProof/>
                <w:webHidden/>
              </w:rPr>
              <w:tab/>
            </w:r>
            <w:r w:rsidR="00307E23">
              <w:rPr>
                <w:noProof/>
                <w:webHidden/>
              </w:rPr>
              <w:fldChar w:fldCharType="begin"/>
            </w:r>
            <w:r w:rsidR="00307E23">
              <w:rPr>
                <w:noProof/>
                <w:webHidden/>
              </w:rPr>
              <w:instrText xml:space="preserve"> PAGEREF _Toc484442672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61D3530" w14:textId="2B2D0900" w:rsidR="00307E23" w:rsidRDefault="007F2A06">
          <w:pPr>
            <w:pStyle w:val="TOC2"/>
            <w:tabs>
              <w:tab w:val="right" w:leader="dot" w:pos="8656"/>
            </w:tabs>
            <w:rPr>
              <w:rFonts w:eastAsiaTheme="minorEastAsia" w:cstheme="minorBidi"/>
              <w:noProof/>
              <w:sz w:val="22"/>
              <w:szCs w:val="22"/>
              <w:lang w:eastAsia="pt-PT"/>
            </w:rPr>
          </w:pPr>
          <w:hyperlink w:anchor="_Toc484442673" w:history="1">
            <w:r w:rsidR="00307E23" w:rsidRPr="008E0A77">
              <w:rPr>
                <w:rStyle w:val="Hyperlink"/>
                <w:noProof/>
              </w:rPr>
              <w:t>2.4 Fabrico Aditivo</w:t>
            </w:r>
            <w:r w:rsidR="00307E23">
              <w:rPr>
                <w:noProof/>
                <w:webHidden/>
              </w:rPr>
              <w:tab/>
            </w:r>
            <w:r w:rsidR="00307E23">
              <w:rPr>
                <w:noProof/>
                <w:webHidden/>
              </w:rPr>
              <w:fldChar w:fldCharType="begin"/>
            </w:r>
            <w:r w:rsidR="00307E23">
              <w:rPr>
                <w:noProof/>
                <w:webHidden/>
              </w:rPr>
              <w:instrText xml:space="preserve"> PAGEREF _Toc484442673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398E5BDD" w14:textId="681ED08F" w:rsidR="00307E23" w:rsidRDefault="007F2A06">
          <w:pPr>
            <w:pStyle w:val="TOC2"/>
            <w:tabs>
              <w:tab w:val="right" w:leader="dot" w:pos="8656"/>
            </w:tabs>
            <w:rPr>
              <w:rFonts w:eastAsiaTheme="minorEastAsia" w:cstheme="minorBidi"/>
              <w:noProof/>
              <w:sz w:val="22"/>
              <w:szCs w:val="22"/>
              <w:lang w:eastAsia="pt-PT"/>
            </w:rPr>
          </w:pPr>
          <w:hyperlink w:anchor="_Toc484442674" w:history="1">
            <w:r w:rsidR="00307E23" w:rsidRPr="008E0A77">
              <w:rPr>
                <w:rStyle w:val="Hyperlink"/>
                <w:noProof/>
              </w:rPr>
              <w:t>2.5 Desenvolvimento para a Web</w:t>
            </w:r>
            <w:r w:rsidR="00307E23">
              <w:rPr>
                <w:noProof/>
                <w:webHidden/>
              </w:rPr>
              <w:tab/>
            </w:r>
            <w:r w:rsidR="00307E23">
              <w:rPr>
                <w:noProof/>
                <w:webHidden/>
              </w:rPr>
              <w:fldChar w:fldCharType="begin"/>
            </w:r>
            <w:r w:rsidR="00307E23">
              <w:rPr>
                <w:noProof/>
                <w:webHidden/>
              </w:rPr>
              <w:instrText xml:space="preserve"> PAGEREF _Toc484442674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2566F691" w14:textId="4E832F98" w:rsidR="00307E23" w:rsidRDefault="007F2A06">
          <w:pPr>
            <w:pStyle w:val="TOC2"/>
            <w:tabs>
              <w:tab w:val="right" w:leader="dot" w:pos="8656"/>
            </w:tabs>
            <w:rPr>
              <w:rFonts w:eastAsiaTheme="minorEastAsia" w:cstheme="minorBidi"/>
              <w:noProof/>
              <w:sz w:val="22"/>
              <w:szCs w:val="22"/>
              <w:lang w:eastAsia="pt-PT"/>
            </w:rPr>
          </w:pPr>
          <w:hyperlink w:anchor="_Toc484442675" w:history="1">
            <w:r w:rsidR="00307E23" w:rsidRPr="008E0A77">
              <w:rPr>
                <w:rStyle w:val="Hyperlink"/>
                <w:noProof/>
              </w:rPr>
              <w:t>2.5 Web para Automação</w:t>
            </w:r>
            <w:r w:rsidR="00307E23">
              <w:rPr>
                <w:noProof/>
                <w:webHidden/>
              </w:rPr>
              <w:tab/>
            </w:r>
            <w:r w:rsidR="00307E23">
              <w:rPr>
                <w:noProof/>
                <w:webHidden/>
              </w:rPr>
              <w:fldChar w:fldCharType="begin"/>
            </w:r>
            <w:r w:rsidR="00307E23">
              <w:rPr>
                <w:noProof/>
                <w:webHidden/>
              </w:rPr>
              <w:instrText xml:space="preserve"> PAGEREF _Toc484442675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A0DE4E0" w14:textId="7D6C715B" w:rsidR="00307E23" w:rsidRDefault="007F2A06">
          <w:pPr>
            <w:pStyle w:val="TOC2"/>
            <w:tabs>
              <w:tab w:val="right" w:leader="dot" w:pos="8656"/>
            </w:tabs>
            <w:rPr>
              <w:rFonts w:eastAsiaTheme="minorEastAsia" w:cstheme="minorBidi"/>
              <w:noProof/>
              <w:sz w:val="22"/>
              <w:szCs w:val="22"/>
              <w:lang w:eastAsia="pt-PT"/>
            </w:rPr>
          </w:pPr>
          <w:hyperlink w:anchor="_Toc484442676" w:history="1">
            <w:r w:rsidR="00307E23" w:rsidRPr="008E0A77">
              <w:rPr>
                <w:rStyle w:val="Hyperlink"/>
                <w:noProof/>
              </w:rPr>
              <w:t>2.6 Tecnologias Utilizadas</w:t>
            </w:r>
            <w:r w:rsidR="00307E23">
              <w:rPr>
                <w:noProof/>
                <w:webHidden/>
              </w:rPr>
              <w:tab/>
            </w:r>
            <w:r w:rsidR="00307E23">
              <w:rPr>
                <w:noProof/>
                <w:webHidden/>
              </w:rPr>
              <w:fldChar w:fldCharType="begin"/>
            </w:r>
            <w:r w:rsidR="00307E23">
              <w:rPr>
                <w:noProof/>
                <w:webHidden/>
              </w:rPr>
              <w:instrText xml:space="preserve"> PAGEREF _Toc484442676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02125B2B" w14:textId="46B8A5EA" w:rsidR="00307E23" w:rsidRDefault="007F2A06">
          <w:pPr>
            <w:pStyle w:val="TOC2"/>
            <w:tabs>
              <w:tab w:val="right" w:leader="dot" w:pos="8656"/>
            </w:tabs>
            <w:rPr>
              <w:rFonts w:eastAsiaTheme="minorEastAsia" w:cstheme="minorBidi"/>
              <w:noProof/>
              <w:sz w:val="22"/>
              <w:szCs w:val="22"/>
              <w:lang w:eastAsia="pt-PT"/>
            </w:rPr>
          </w:pPr>
          <w:hyperlink w:anchor="_Toc484442677" w:history="1">
            <w:r w:rsidR="00307E23" w:rsidRPr="008E0A77">
              <w:rPr>
                <w:rStyle w:val="Hyperlink"/>
                <w:noProof/>
              </w:rPr>
              <w:t>2.6.1 Twincat</w:t>
            </w:r>
            <w:r w:rsidR="00307E23">
              <w:rPr>
                <w:noProof/>
                <w:webHidden/>
              </w:rPr>
              <w:tab/>
            </w:r>
            <w:r w:rsidR="00307E23">
              <w:rPr>
                <w:noProof/>
                <w:webHidden/>
              </w:rPr>
              <w:fldChar w:fldCharType="begin"/>
            </w:r>
            <w:r w:rsidR="00307E23">
              <w:rPr>
                <w:noProof/>
                <w:webHidden/>
              </w:rPr>
              <w:instrText xml:space="preserve"> PAGEREF _Toc484442677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540226B" w14:textId="6D1C467A" w:rsidR="00307E23" w:rsidRDefault="007F2A06">
          <w:pPr>
            <w:pStyle w:val="TOC2"/>
            <w:tabs>
              <w:tab w:val="right" w:leader="dot" w:pos="8656"/>
            </w:tabs>
            <w:rPr>
              <w:rFonts w:eastAsiaTheme="minorEastAsia" w:cstheme="minorBidi"/>
              <w:noProof/>
              <w:sz w:val="22"/>
              <w:szCs w:val="22"/>
              <w:lang w:eastAsia="pt-PT"/>
            </w:rPr>
          </w:pPr>
          <w:hyperlink w:anchor="_Toc484442678" w:history="1">
            <w:r w:rsidR="00307E23" w:rsidRPr="008E0A77">
              <w:rPr>
                <w:rStyle w:val="Hyperlink"/>
                <w:noProof/>
              </w:rPr>
              <w:t>2.6.2 Tecnologias Web</w:t>
            </w:r>
            <w:r w:rsidR="00307E23">
              <w:rPr>
                <w:noProof/>
                <w:webHidden/>
              </w:rPr>
              <w:tab/>
            </w:r>
            <w:r w:rsidR="00307E23">
              <w:rPr>
                <w:noProof/>
                <w:webHidden/>
              </w:rPr>
              <w:fldChar w:fldCharType="begin"/>
            </w:r>
            <w:r w:rsidR="00307E23">
              <w:rPr>
                <w:noProof/>
                <w:webHidden/>
              </w:rPr>
              <w:instrText xml:space="preserve"> PAGEREF _Toc484442678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51347" w14:textId="5C6A1D96" w:rsidR="00307E23" w:rsidRDefault="007F2A06">
          <w:pPr>
            <w:pStyle w:val="TOC2"/>
            <w:tabs>
              <w:tab w:val="right" w:leader="dot" w:pos="8656"/>
            </w:tabs>
            <w:rPr>
              <w:rFonts w:eastAsiaTheme="minorEastAsia" w:cstheme="minorBidi"/>
              <w:noProof/>
              <w:sz w:val="22"/>
              <w:szCs w:val="22"/>
              <w:lang w:eastAsia="pt-PT"/>
            </w:rPr>
          </w:pPr>
          <w:hyperlink w:anchor="_Toc484442679" w:history="1">
            <w:r w:rsidR="00307E23" w:rsidRPr="008E0A77">
              <w:rPr>
                <w:rStyle w:val="Hyperlink"/>
                <w:noProof/>
              </w:rPr>
              <w:t>2.6.3 Bases de Dados</w:t>
            </w:r>
            <w:r w:rsidR="00307E23">
              <w:rPr>
                <w:noProof/>
                <w:webHidden/>
              </w:rPr>
              <w:tab/>
            </w:r>
            <w:r w:rsidR="00307E23">
              <w:rPr>
                <w:noProof/>
                <w:webHidden/>
              </w:rPr>
              <w:fldChar w:fldCharType="begin"/>
            </w:r>
            <w:r w:rsidR="00307E23">
              <w:rPr>
                <w:noProof/>
                <w:webHidden/>
              </w:rPr>
              <w:instrText xml:space="preserve"> PAGEREF _Toc484442679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1E716250" w14:textId="257E07F8" w:rsidR="00307E23" w:rsidRDefault="007F2A06">
          <w:pPr>
            <w:pStyle w:val="TOC2"/>
            <w:tabs>
              <w:tab w:val="right" w:leader="dot" w:pos="8656"/>
            </w:tabs>
            <w:rPr>
              <w:rFonts w:eastAsiaTheme="minorEastAsia" w:cstheme="minorBidi"/>
              <w:noProof/>
              <w:sz w:val="22"/>
              <w:szCs w:val="22"/>
              <w:lang w:eastAsia="pt-PT"/>
            </w:rPr>
          </w:pPr>
          <w:hyperlink w:anchor="_Toc484442680" w:history="1">
            <w:r w:rsidR="00307E23" w:rsidRPr="008E0A77">
              <w:rPr>
                <w:rStyle w:val="Hyperlink"/>
                <w:noProof/>
              </w:rPr>
              <w:t>2.6.4 Outras</w:t>
            </w:r>
            <w:r w:rsidR="00307E23">
              <w:rPr>
                <w:noProof/>
                <w:webHidden/>
              </w:rPr>
              <w:tab/>
            </w:r>
            <w:r w:rsidR="00307E23">
              <w:rPr>
                <w:noProof/>
                <w:webHidden/>
              </w:rPr>
              <w:fldChar w:fldCharType="begin"/>
            </w:r>
            <w:r w:rsidR="00307E23">
              <w:rPr>
                <w:noProof/>
                <w:webHidden/>
              </w:rPr>
              <w:instrText xml:space="preserve"> PAGEREF _Toc484442680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7ED55087" w14:textId="6F85E67A" w:rsidR="00307E23" w:rsidRDefault="007F2A06">
          <w:pPr>
            <w:pStyle w:val="TOC2"/>
            <w:tabs>
              <w:tab w:val="right" w:leader="dot" w:pos="8656"/>
            </w:tabs>
            <w:rPr>
              <w:rFonts w:eastAsiaTheme="minorEastAsia" w:cstheme="minorBidi"/>
              <w:noProof/>
              <w:sz w:val="22"/>
              <w:szCs w:val="22"/>
              <w:lang w:eastAsia="pt-PT"/>
            </w:rPr>
          </w:pPr>
          <w:hyperlink w:anchor="_Toc484442681" w:history="1">
            <w:r w:rsidR="00307E23" w:rsidRPr="008E0A77">
              <w:rPr>
                <w:rStyle w:val="Hyperlink"/>
                <w:noProof/>
              </w:rPr>
              <w:t>2.7 Casos de Estudo</w:t>
            </w:r>
            <w:r w:rsidR="00307E23">
              <w:rPr>
                <w:noProof/>
                <w:webHidden/>
              </w:rPr>
              <w:tab/>
            </w:r>
            <w:r w:rsidR="00307E23">
              <w:rPr>
                <w:noProof/>
                <w:webHidden/>
              </w:rPr>
              <w:fldChar w:fldCharType="begin"/>
            </w:r>
            <w:r w:rsidR="00307E23">
              <w:rPr>
                <w:noProof/>
                <w:webHidden/>
              </w:rPr>
              <w:instrText xml:space="preserve"> PAGEREF _Toc484442681 \h </w:instrText>
            </w:r>
            <w:r w:rsidR="00307E23">
              <w:rPr>
                <w:noProof/>
                <w:webHidden/>
              </w:rPr>
            </w:r>
            <w:r w:rsidR="00307E23">
              <w:rPr>
                <w:noProof/>
                <w:webHidden/>
              </w:rPr>
              <w:fldChar w:fldCharType="separate"/>
            </w:r>
            <w:r w:rsidR="00307E23">
              <w:rPr>
                <w:noProof/>
                <w:webHidden/>
              </w:rPr>
              <w:t>1</w:t>
            </w:r>
            <w:r w:rsidR="00307E23">
              <w:rPr>
                <w:noProof/>
                <w:webHidden/>
              </w:rPr>
              <w:fldChar w:fldCharType="end"/>
            </w:r>
          </w:hyperlink>
        </w:p>
        <w:p w14:paraId="587F5775" w14:textId="066A9413" w:rsidR="00307E23" w:rsidRDefault="007F2A06">
          <w:pPr>
            <w:pStyle w:val="TOC2"/>
            <w:tabs>
              <w:tab w:val="right" w:leader="dot" w:pos="8656"/>
            </w:tabs>
            <w:rPr>
              <w:rFonts w:eastAsiaTheme="minorEastAsia" w:cstheme="minorBidi"/>
              <w:noProof/>
              <w:sz w:val="22"/>
              <w:szCs w:val="22"/>
              <w:lang w:eastAsia="pt-PT"/>
            </w:rPr>
          </w:pPr>
          <w:hyperlink w:anchor="_Toc484442682" w:history="1">
            <w:r w:rsidR="00307E23" w:rsidRPr="008E0A77">
              <w:rPr>
                <w:rStyle w:val="Hyperlink"/>
                <w:noProof/>
              </w:rPr>
              <w:t>2.7.1 Controlo e Automação na Indústria</w:t>
            </w:r>
            <w:r w:rsidR="00307E23">
              <w:rPr>
                <w:noProof/>
                <w:webHidden/>
              </w:rPr>
              <w:tab/>
            </w:r>
            <w:r w:rsidR="00307E23">
              <w:rPr>
                <w:noProof/>
                <w:webHidden/>
              </w:rPr>
              <w:fldChar w:fldCharType="begin"/>
            </w:r>
            <w:r w:rsidR="00307E23">
              <w:rPr>
                <w:noProof/>
                <w:webHidden/>
              </w:rPr>
              <w:instrText xml:space="preserve"> PAGEREF _Toc484442682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284B0CA1" w14:textId="0D7CA45F" w:rsidR="00307E23" w:rsidRDefault="007F2A06">
          <w:pPr>
            <w:pStyle w:val="TOC2"/>
            <w:tabs>
              <w:tab w:val="right" w:leader="dot" w:pos="8656"/>
            </w:tabs>
            <w:rPr>
              <w:rFonts w:eastAsiaTheme="minorEastAsia" w:cstheme="minorBidi"/>
              <w:noProof/>
              <w:sz w:val="22"/>
              <w:szCs w:val="22"/>
              <w:lang w:eastAsia="pt-PT"/>
            </w:rPr>
          </w:pPr>
          <w:hyperlink w:anchor="_Toc484442683" w:history="1">
            <w:r w:rsidR="00307E23" w:rsidRPr="008E0A77">
              <w:rPr>
                <w:rStyle w:val="Hyperlink"/>
                <w:noProof/>
              </w:rPr>
              <w:t>2.7.2 Sistemas Web-Based para Controlo e Automação</w:t>
            </w:r>
            <w:r w:rsidR="00307E23">
              <w:rPr>
                <w:noProof/>
                <w:webHidden/>
              </w:rPr>
              <w:tab/>
            </w:r>
            <w:r w:rsidR="00307E23">
              <w:rPr>
                <w:noProof/>
                <w:webHidden/>
              </w:rPr>
              <w:fldChar w:fldCharType="begin"/>
            </w:r>
            <w:r w:rsidR="00307E23">
              <w:rPr>
                <w:noProof/>
                <w:webHidden/>
              </w:rPr>
              <w:instrText xml:space="preserve"> PAGEREF _Toc484442683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62305042" w14:textId="7A9D3323" w:rsidR="00307E23" w:rsidRDefault="007F2A06">
          <w:pPr>
            <w:pStyle w:val="TOC2"/>
            <w:tabs>
              <w:tab w:val="right" w:leader="dot" w:pos="8656"/>
            </w:tabs>
            <w:rPr>
              <w:rFonts w:eastAsiaTheme="minorEastAsia" w:cstheme="minorBidi"/>
              <w:noProof/>
              <w:sz w:val="22"/>
              <w:szCs w:val="22"/>
              <w:lang w:eastAsia="pt-PT"/>
            </w:rPr>
          </w:pPr>
          <w:hyperlink w:anchor="_Toc484442684" w:history="1">
            <w:r w:rsidR="00307E23" w:rsidRPr="008E0A77">
              <w:rPr>
                <w:rStyle w:val="Hyperlink"/>
                <w:noProof/>
              </w:rPr>
              <w:t>2.7.3 Realidade Aumentada na Indústria</w:t>
            </w:r>
            <w:r w:rsidR="00307E23">
              <w:rPr>
                <w:noProof/>
                <w:webHidden/>
              </w:rPr>
              <w:tab/>
            </w:r>
            <w:r w:rsidR="00307E23">
              <w:rPr>
                <w:noProof/>
                <w:webHidden/>
              </w:rPr>
              <w:fldChar w:fldCharType="begin"/>
            </w:r>
            <w:r w:rsidR="00307E23">
              <w:rPr>
                <w:noProof/>
                <w:webHidden/>
              </w:rPr>
              <w:instrText xml:space="preserve"> PAGEREF _Toc484442684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283D0A9" w14:textId="69248391" w:rsidR="00307E23" w:rsidRDefault="007F2A06">
          <w:pPr>
            <w:pStyle w:val="TOC1"/>
            <w:tabs>
              <w:tab w:val="right" w:leader="dot" w:pos="8656"/>
            </w:tabs>
            <w:rPr>
              <w:rFonts w:eastAsiaTheme="minorEastAsia" w:cstheme="minorBidi"/>
              <w:noProof/>
              <w:sz w:val="22"/>
              <w:szCs w:val="22"/>
              <w:lang w:eastAsia="pt-PT"/>
            </w:rPr>
          </w:pPr>
          <w:hyperlink w:anchor="_Toc484442685" w:history="1">
            <w:r w:rsidR="00307E23" w:rsidRPr="008E0A77">
              <w:rPr>
                <w:rStyle w:val="Hyperlink"/>
                <w:noProof/>
              </w:rPr>
              <w:t>3. Análise do Problema</w:t>
            </w:r>
            <w:r w:rsidR="00307E23">
              <w:rPr>
                <w:noProof/>
                <w:webHidden/>
              </w:rPr>
              <w:tab/>
            </w:r>
            <w:r w:rsidR="00307E23">
              <w:rPr>
                <w:noProof/>
                <w:webHidden/>
              </w:rPr>
              <w:fldChar w:fldCharType="begin"/>
            </w:r>
            <w:r w:rsidR="00307E23">
              <w:rPr>
                <w:noProof/>
                <w:webHidden/>
              </w:rPr>
              <w:instrText xml:space="preserve"> PAGEREF _Toc484442685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45E8D7AF" w14:textId="5F0D94BA" w:rsidR="00307E23" w:rsidRDefault="007F2A06">
          <w:pPr>
            <w:pStyle w:val="TOC1"/>
            <w:tabs>
              <w:tab w:val="right" w:leader="dot" w:pos="8656"/>
            </w:tabs>
            <w:rPr>
              <w:rFonts w:eastAsiaTheme="minorEastAsia" w:cstheme="minorBidi"/>
              <w:noProof/>
              <w:sz w:val="22"/>
              <w:szCs w:val="22"/>
              <w:lang w:eastAsia="pt-PT"/>
            </w:rPr>
          </w:pPr>
          <w:hyperlink w:anchor="_Toc484442686" w:history="1">
            <w:r w:rsidR="00307E23" w:rsidRPr="008E0A77">
              <w:rPr>
                <w:rStyle w:val="Hyperlink"/>
                <w:noProof/>
              </w:rPr>
              <w:t>4. Desenvolvimento do Projeto</w:t>
            </w:r>
            <w:r w:rsidR="00307E23">
              <w:rPr>
                <w:noProof/>
                <w:webHidden/>
              </w:rPr>
              <w:tab/>
            </w:r>
            <w:r w:rsidR="00307E23">
              <w:rPr>
                <w:noProof/>
                <w:webHidden/>
              </w:rPr>
              <w:fldChar w:fldCharType="begin"/>
            </w:r>
            <w:r w:rsidR="00307E23">
              <w:rPr>
                <w:noProof/>
                <w:webHidden/>
              </w:rPr>
              <w:instrText xml:space="preserve"> PAGEREF _Toc484442686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10A72AD2" w14:textId="1904B815" w:rsidR="00307E23" w:rsidRDefault="007F2A06">
          <w:pPr>
            <w:pStyle w:val="TOC1"/>
            <w:tabs>
              <w:tab w:val="right" w:leader="dot" w:pos="8656"/>
            </w:tabs>
            <w:rPr>
              <w:rFonts w:eastAsiaTheme="minorEastAsia" w:cstheme="minorBidi"/>
              <w:noProof/>
              <w:sz w:val="22"/>
              <w:szCs w:val="22"/>
              <w:lang w:eastAsia="pt-PT"/>
            </w:rPr>
          </w:pPr>
          <w:hyperlink w:anchor="_Toc484442687" w:history="1">
            <w:r w:rsidR="00307E23" w:rsidRPr="008E0A77">
              <w:rPr>
                <w:rStyle w:val="Hyperlink"/>
                <w:noProof/>
              </w:rPr>
              <w:t>5. Conclusões</w:t>
            </w:r>
            <w:r w:rsidR="00307E23">
              <w:rPr>
                <w:noProof/>
                <w:webHidden/>
              </w:rPr>
              <w:tab/>
            </w:r>
            <w:r w:rsidR="00307E23">
              <w:rPr>
                <w:noProof/>
                <w:webHidden/>
              </w:rPr>
              <w:fldChar w:fldCharType="begin"/>
            </w:r>
            <w:r w:rsidR="00307E23">
              <w:rPr>
                <w:noProof/>
                <w:webHidden/>
              </w:rPr>
              <w:instrText xml:space="preserve"> PAGEREF _Toc484442687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78227062" w14:textId="629BBB80" w:rsidR="00307E23" w:rsidRDefault="007F2A06">
          <w:pPr>
            <w:pStyle w:val="TOC1"/>
            <w:tabs>
              <w:tab w:val="right" w:leader="dot" w:pos="8656"/>
            </w:tabs>
            <w:rPr>
              <w:rFonts w:eastAsiaTheme="minorEastAsia" w:cstheme="minorBidi"/>
              <w:noProof/>
              <w:sz w:val="22"/>
              <w:szCs w:val="22"/>
              <w:lang w:eastAsia="pt-PT"/>
            </w:rPr>
          </w:pPr>
          <w:hyperlink w:anchor="_Toc484442688" w:history="1">
            <w:r w:rsidR="00307E23" w:rsidRPr="008E0A77">
              <w:rPr>
                <w:rStyle w:val="Hyperlink"/>
                <w:noProof/>
              </w:rPr>
              <w:t>6. Referências</w:t>
            </w:r>
            <w:r w:rsidR="00307E23">
              <w:rPr>
                <w:noProof/>
                <w:webHidden/>
              </w:rPr>
              <w:tab/>
            </w:r>
            <w:r w:rsidR="00307E23">
              <w:rPr>
                <w:noProof/>
                <w:webHidden/>
              </w:rPr>
              <w:fldChar w:fldCharType="begin"/>
            </w:r>
            <w:r w:rsidR="00307E23">
              <w:rPr>
                <w:noProof/>
                <w:webHidden/>
              </w:rPr>
              <w:instrText xml:space="preserve"> PAGEREF _Toc484442688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C3E6559" w14:textId="42AA26C7" w:rsidR="00307E23" w:rsidRDefault="007F2A06">
          <w:pPr>
            <w:pStyle w:val="TOC1"/>
            <w:tabs>
              <w:tab w:val="right" w:leader="dot" w:pos="8656"/>
            </w:tabs>
            <w:rPr>
              <w:rFonts w:eastAsiaTheme="minorEastAsia" w:cstheme="minorBidi"/>
              <w:noProof/>
              <w:sz w:val="22"/>
              <w:szCs w:val="22"/>
              <w:lang w:eastAsia="pt-PT"/>
            </w:rPr>
          </w:pPr>
          <w:hyperlink w:anchor="_Toc484442689" w:history="1">
            <w:r w:rsidR="00307E23" w:rsidRPr="008E0A77">
              <w:rPr>
                <w:rStyle w:val="Hyperlink"/>
                <w:noProof/>
              </w:rPr>
              <w:t>7. Anexos</w:t>
            </w:r>
            <w:r w:rsidR="00307E23">
              <w:rPr>
                <w:noProof/>
                <w:webHidden/>
              </w:rPr>
              <w:tab/>
            </w:r>
            <w:r w:rsidR="00307E23">
              <w:rPr>
                <w:noProof/>
                <w:webHidden/>
              </w:rPr>
              <w:fldChar w:fldCharType="begin"/>
            </w:r>
            <w:r w:rsidR="00307E23">
              <w:rPr>
                <w:noProof/>
                <w:webHidden/>
              </w:rPr>
              <w:instrText xml:space="preserve"> PAGEREF _Toc484442689 \h </w:instrText>
            </w:r>
            <w:r w:rsidR="00307E23">
              <w:rPr>
                <w:noProof/>
                <w:webHidden/>
              </w:rPr>
            </w:r>
            <w:r w:rsidR="00307E23">
              <w:rPr>
                <w:noProof/>
                <w:webHidden/>
              </w:rPr>
              <w:fldChar w:fldCharType="separate"/>
            </w:r>
            <w:r w:rsidR="00307E23">
              <w:rPr>
                <w:noProof/>
                <w:webHidden/>
              </w:rPr>
              <w:t>2</w:t>
            </w:r>
            <w:r w:rsidR="00307E23">
              <w:rPr>
                <w:noProof/>
                <w:webHidden/>
              </w:rPr>
              <w:fldChar w:fldCharType="end"/>
            </w:r>
          </w:hyperlink>
        </w:p>
        <w:p w14:paraId="535447D4" w14:textId="746B29AB" w:rsidR="003B1627" w:rsidRDefault="003B1627">
          <w:r>
            <w:rPr>
              <w:b/>
              <w:bCs/>
            </w:rPr>
            <w:fldChar w:fldCharType="end"/>
          </w:r>
        </w:p>
      </w:sdtContent>
    </w:sdt>
    <w:p w14:paraId="0905A160" w14:textId="77777777" w:rsidR="00DE47F9" w:rsidRPr="002A4B1A" w:rsidRDefault="00DE47F9" w:rsidP="00AA60D4"/>
    <w:p w14:paraId="0905A161" w14:textId="77777777" w:rsidR="001F1E4D" w:rsidRPr="002A4B1A" w:rsidRDefault="00DE47F9" w:rsidP="00AA60D4">
      <w:pPr>
        <w:pStyle w:val="TOCHeading"/>
      </w:pPr>
      <w:r w:rsidRPr="002A4B1A">
        <w:rPr>
          <w:b/>
          <w:sz w:val="28"/>
        </w:rPr>
        <w:br w:type="page"/>
      </w:r>
      <w:r w:rsidR="001F1E4D" w:rsidRPr="002A4B1A">
        <w:lastRenderedPageBreak/>
        <w:t>Índice de figuras</w:t>
      </w:r>
    </w:p>
    <w:p w14:paraId="0905A162" w14:textId="77777777" w:rsidR="001F1E4D" w:rsidRPr="002A4B1A" w:rsidRDefault="001F1E4D" w:rsidP="00AA60D4">
      <w:pPr>
        <w:rPr>
          <w:rStyle w:val="Hyperlink"/>
          <w:noProof/>
          <w:color w:val="auto"/>
          <w:u w:val="none"/>
        </w:rPr>
      </w:pPr>
    </w:p>
    <w:p w14:paraId="0905A163" w14:textId="77777777" w:rsidR="001F1E4D" w:rsidRPr="00BA26C3" w:rsidRDefault="004C30F9" w:rsidP="00AA60D4">
      <w:pPr>
        <w:rPr>
          <w:rStyle w:val="Hyperlink"/>
          <w:noProof/>
          <w:color w:val="auto"/>
          <w:u w:val="none"/>
        </w:rPr>
      </w:pPr>
      <w:r w:rsidRPr="002A4B1A">
        <w:rPr>
          <w:rStyle w:val="Hyperlink"/>
          <w:caps/>
          <w:noProof/>
          <w:color w:val="auto"/>
          <w:u w:val="none"/>
        </w:rPr>
        <w:fldChar w:fldCharType="begin"/>
      </w:r>
      <w:r w:rsidR="00726B64" w:rsidRPr="00BA26C3">
        <w:rPr>
          <w:rStyle w:val="Hyperlink"/>
          <w:caps/>
          <w:noProof/>
          <w:color w:val="auto"/>
          <w:u w:val="none"/>
        </w:rPr>
        <w:instrText xml:space="preserve"> TOC \c "Fig. 2 – Camadas do Cloud computing (ada" </w:instrText>
      </w:r>
      <w:r w:rsidRPr="002A4B1A">
        <w:rPr>
          <w:rStyle w:val="Hyperlink"/>
          <w:caps/>
          <w:noProof/>
          <w:color w:val="auto"/>
          <w:u w:val="none"/>
        </w:rPr>
        <w:fldChar w:fldCharType="separate"/>
      </w:r>
      <w:r w:rsidR="00F13DAB" w:rsidRPr="00BA26C3">
        <w:rPr>
          <w:rStyle w:val="Hyperlink"/>
          <w:b/>
          <w:bCs/>
          <w:caps/>
          <w:noProof/>
          <w:color w:val="auto"/>
          <w:u w:val="none"/>
        </w:rPr>
        <w:t>No table of figures entries found.</w:t>
      </w:r>
      <w:r w:rsidRPr="002A4B1A">
        <w:rPr>
          <w:rStyle w:val="Hyperlink"/>
          <w:noProof/>
          <w:color w:val="auto"/>
          <w:u w:val="none"/>
        </w:rPr>
        <w:fldChar w:fldCharType="end"/>
      </w:r>
    </w:p>
    <w:p w14:paraId="0905A164" w14:textId="77777777" w:rsidR="001F1E4D" w:rsidRPr="00BA26C3" w:rsidRDefault="001F1E4D" w:rsidP="00AA60D4">
      <w:pPr>
        <w:rPr>
          <w:rStyle w:val="Hyperlink"/>
          <w:noProof/>
          <w:color w:val="auto"/>
          <w:u w:val="none"/>
        </w:rPr>
      </w:pPr>
    </w:p>
    <w:p w14:paraId="0905A165" w14:textId="77777777" w:rsidR="004A6464" w:rsidRPr="00BA26C3" w:rsidRDefault="004A6464" w:rsidP="00AA60D4">
      <w:pPr>
        <w:rPr>
          <w:rStyle w:val="Hyperlink"/>
          <w:noProof/>
          <w:color w:val="auto"/>
          <w:u w:val="none"/>
        </w:rPr>
      </w:pPr>
      <w:r w:rsidRPr="00BA26C3">
        <w:rPr>
          <w:rStyle w:val="Hyperlink"/>
          <w:noProof/>
          <w:color w:val="auto"/>
          <w:u w:val="none"/>
        </w:rPr>
        <w:br w:type="page"/>
      </w:r>
    </w:p>
    <w:p w14:paraId="0905A166" w14:textId="77777777" w:rsidR="00AA60D4" w:rsidRPr="002A4B1A" w:rsidRDefault="00AA60D4" w:rsidP="00AA60D4">
      <w:pPr>
        <w:pStyle w:val="TOCHeading"/>
      </w:pPr>
      <w:r w:rsidRPr="002A4B1A">
        <w:lastRenderedPageBreak/>
        <w:t>Índice de Tabelas</w:t>
      </w:r>
    </w:p>
    <w:p w14:paraId="0905A167" w14:textId="77777777" w:rsidR="00AA60D4" w:rsidRPr="002A4B1A" w:rsidRDefault="00AA60D4" w:rsidP="00AA60D4">
      <w:pPr>
        <w:rPr>
          <w:rStyle w:val="Hyperlink"/>
          <w:noProof/>
          <w:color w:val="auto"/>
          <w:u w:val="none"/>
        </w:rPr>
      </w:pPr>
    </w:p>
    <w:p w14:paraId="0905A16B" w14:textId="307CB3AA" w:rsidR="004A6464" w:rsidRPr="00A3138C" w:rsidRDefault="004C30F9" w:rsidP="0070556F">
      <w:pPr>
        <w:rPr>
          <w:rStyle w:val="Hyperlink"/>
          <w:noProof/>
          <w:color w:val="auto"/>
          <w:u w:val="none"/>
          <w:lang w:val="en-US"/>
        </w:rPr>
      </w:pPr>
      <w:r w:rsidRPr="002A4B1A">
        <w:rPr>
          <w:rStyle w:val="Hyperlink"/>
          <w:caps/>
          <w:noProof/>
          <w:color w:val="auto"/>
          <w:u w:val="none"/>
        </w:rPr>
        <w:fldChar w:fldCharType="begin"/>
      </w:r>
      <w:r w:rsidR="00AA60D4" w:rsidRPr="0095446C">
        <w:rPr>
          <w:rStyle w:val="Hyperlink"/>
          <w:caps/>
          <w:noProof/>
          <w:color w:val="auto"/>
          <w:u w:val="none"/>
          <w:lang w:val="en-US"/>
        </w:rPr>
        <w:instrText xml:space="preserve"> TOC \c "Fig. 2 – Camadas do Cloud computing (ada" </w:instrText>
      </w:r>
      <w:r w:rsidRPr="002A4B1A">
        <w:rPr>
          <w:rStyle w:val="Hyperlink"/>
          <w:caps/>
          <w:noProof/>
          <w:color w:val="auto"/>
          <w:u w:val="none"/>
        </w:rPr>
        <w:fldChar w:fldCharType="separate"/>
      </w:r>
      <w:r w:rsidR="00AA60D4" w:rsidRPr="00BA26C3">
        <w:rPr>
          <w:rStyle w:val="Hyperlink"/>
          <w:b/>
          <w:bCs/>
          <w:caps/>
          <w:noProof/>
          <w:color w:val="auto"/>
          <w:u w:val="none"/>
          <w:lang w:val="en-US"/>
        </w:rPr>
        <w:t>No table of figures entries found.</w:t>
      </w:r>
      <w:r w:rsidRPr="002A4B1A">
        <w:rPr>
          <w:rStyle w:val="Hyperlink"/>
          <w:noProof/>
          <w:color w:val="auto"/>
          <w:u w:val="none"/>
        </w:rPr>
        <w:fldChar w:fldCharType="end"/>
      </w:r>
    </w:p>
    <w:p w14:paraId="3B055D25" w14:textId="037710B5" w:rsidR="00A03DDF" w:rsidRPr="00A3138C" w:rsidRDefault="00A03DDF">
      <w:pPr>
        <w:spacing w:after="200"/>
        <w:jc w:val="left"/>
        <w:rPr>
          <w:rStyle w:val="Hyperlink"/>
          <w:noProof/>
          <w:color w:val="auto"/>
          <w:u w:val="none"/>
          <w:lang w:val="en-US"/>
        </w:rPr>
      </w:pPr>
      <w:r w:rsidRPr="00A3138C">
        <w:rPr>
          <w:rStyle w:val="Hyperlink"/>
          <w:noProof/>
          <w:color w:val="auto"/>
          <w:u w:val="none"/>
          <w:lang w:val="en-US"/>
        </w:rPr>
        <w:br w:type="page"/>
      </w:r>
    </w:p>
    <w:p w14:paraId="09C89D3D" w14:textId="77777777" w:rsidR="0070556F" w:rsidRPr="00A3138C" w:rsidRDefault="0070556F" w:rsidP="0070556F">
      <w:pPr>
        <w:rPr>
          <w:rStyle w:val="Hyperlink"/>
          <w:noProof/>
          <w:color w:val="auto"/>
          <w:u w:val="none"/>
          <w:lang w:val="en-US"/>
        </w:rPr>
      </w:pPr>
    </w:p>
    <w:p w14:paraId="30B0CE78" w14:textId="5D3129FA" w:rsidR="0070556F" w:rsidRPr="00A3138C" w:rsidRDefault="0070556F" w:rsidP="0070556F">
      <w:pPr>
        <w:rPr>
          <w:rStyle w:val="Hyperlink"/>
          <w:noProof/>
          <w:color w:val="auto"/>
          <w:u w:val="none"/>
          <w:lang w:val="en-US"/>
        </w:rPr>
      </w:pPr>
    </w:p>
    <w:p w14:paraId="42244791" w14:textId="6C9A2BE3" w:rsidR="0070556F" w:rsidRPr="00A3138C" w:rsidRDefault="0070556F" w:rsidP="0070556F">
      <w:pPr>
        <w:rPr>
          <w:rStyle w:val="Hyperlink"/>
          <w:noProof/>
          <w:color w:val="auto"/>
          <w:u w:val="none"/>
          <w:lang w:val="en-US"/>
        </w:rPr>
      </w:pPr>
    </w:p>
    <w:p w14:paraId="7192A564" w14:textId="41789754" w:rsidR="0070556F" w:rsidRPr="00A3138C" w:rsidRDefault="0070556F" w:rsidP="0070556F">
      <w:pPr>
        <w:rPr>
          <w:rStyle w:val="Hyperlink"/>
          <w:noProof/>
          <w:color w:val="auto"/>
          <w:u w:val="none"/>
          <w:lang w:val="en-US"/>
        </w:rPr>
      </w:pPr>
    </w:p>
    <w:p w14:paraId="4A525AF0" w14:textId="77777777" w:rsidR="0070556F" w:rsidRPr="00A3138C" w:rsidRDefault="0070556F" w:rsidP="0070556F">
      <w:pPr>
        <w:rPr>
          <w:rStyle w:val="Hyperlink"/>
          <w:noProof/>
          <w:color w:val="auto"/>
          <w:u w:val="none"/>
          <w:lang w:val="en-US"/>
        </w:rPr>
        <w:sectPr w:rsidR="0070556F" w:rsidRPr="00A3138C" w:rsidSect="004A6464">
          <w:type w:val="evenPage"/>
          <w:pgSz w:w="11906" w:h="16838" w:code="9"/>
          <w:pgMar w:top="1440" w:right="1440" w:bottom="1440" w:left="1800" w:header="708" w:footer="708" w:gutter="0"/>
          <w:pgNumType w:fmt="lowerRoman"/>
          <w:cols w:space="708"/>
          <w:docGrid w:linePitch="360"/>
        </w:sectPr>
      </w:pPr>
    </w:p>
    <w:p w14:paraId="639149E1" w14:textId="021AEE05" w:rsidR="00A03DDF" w:rsidRPr="002A4B1A" w:rsidRDefault="00A03DDF" w:rsidP="00A03DDF">
      <w:pPr>
        <w:pStyle w:val="TOCHeading"/>
      </w:pPr>
      <w:r>
        <w:lastRenderedPageBreak/>
        <w:t>Lista de Abreviaturas</w:t>
      </w:r>
    </w:p>
    <w:p w14:paraId="57CC35E5" w14:textId="77777777" w:rsidR="00A03DDF" w:rsidRPr="002A4B1A" w:rsidRDefault="00A03DDF" w:rsidP="00A03DDF">
      <w:pPr>
        <w:rPr>
          <w:rStyle w:val="Hyperlink"/>
          <w:noProof/>
          <w:color w:val="auto"/>
          <w:u w:val="none"/>
        </w:rPr>
      </w:pPr>
    </w:p>
    <w:tbl>
      <w:tblPr>
        <w:tblStyle w:val="TableGrid"/>
        <w:tblW w:w="0" w:type="auto"/>
        <w:tblLook w:val="04A0" w:firstRow="1" w:lastRow="0" w:firstColumn="1" w:lastColumn="0" w:noHBand="0" w:noVBand="1"/>
      </w:tblPr>
      <w:tblGrid>
        <w:gridCol w:w="1242"/>
        <w:gridCol w:w="7564"/>
      </w:tblGrid>
      <w:tr w:rsidR="00A03DDF" w14:paraId="1F1F2C62" w14:textId="77777777" w:rsidTr="00A03DDF">
        <w:tc>
          <w:tcPr>
            <w:tcW w:w="1242" w:type="dxa"/>
          </w:tcPr>
          <w:p w14:paraId="7BAFA353" w14:textId="60CC2C48" w:rsidR="00A03DDF" w:rsidRDefault="00A03DDF" w:rsidP="00AA60D4">
            <w:pPr>
              <w:rPr>
                <w:rStyle w:val="Hyperlink"/>
                <w:noProof/>
                <w:color w:val="auto"/>
                <w:u w:val="none"/>
                <w:lang w:val="en-US"/>
              </w:rPr>
            </w:pPr>
            <w:r>
              <w:rPr>
                <w:rStyle w:val="Hyperlink"/>
                <w:noProof/>
                <w:color w:val="auto"/>
                <w:u w:val="none"/>
                <w:lang w:val="en-US"/>
              </w:rPr>
              <w:t>HMI</w:t>
            </w:r>
          </w:p>
        </w:tc>
        <w:tc>
          <w:tcPr>
            <w:tcW w:w="7564" w:type="dxa"/>
          </w:tcPr>
          <w:p w14:paraId="1C19A6C2" w14:textId="1EBE2CD6" w:rsidR="00A03DDF" w:rsidRDefault="00A03DDF" w:rsidP="00AA60D4">
            <w:pPr>
              <w:rPr>
                <w:rStyle w:val="Hyperlink"/>
                <w:noProof/>
                <w:color w:val="auto"/>
                <w:u w:val="none"/>
                <w:lang w:val="en-US"/>
              </w:rPr>
            </w:pPr>
            <w:r>
              <w:rPr>
                <w:rStyle w:val="Hyperlink"/>
                <w:noProof/>
                <w:color w:val="auto"/>
                <w:u w:val="none"/>
                <w:lang w:val="en-US"/>
              </w:rPr>
              <w:t>Human-machine interface (interface homem-máquina)</w:t>
            </w:r>
          </w:p>
        </w:tc>
      </w:tr>
      <w:tr w:rsidR="00A03DDF" w14:paraId="4EA96178" w14:textId="77777777" w:rsidTr="00A03DDF">
        <w:tc>
          <w:tcPr>
            <w:tcW w:w="1242" w:type="dxa"/>
          </w:tcPr>
          <w:p w14:paraId="09F65F28" w14:textId="6311492F" w:rsidR="00A03DDF" w:rsidRDefault="00A03DDF" w:rsidP="00AA60D4">
            <w:pPr>
              <w:rPr>
                <w:rStyle w:val="Hyperlink"/>
                <w:noProof/>
                <w:color w:val="auto"/>
                <w:u w:val="none"/>
                <w:lang w:val="en-US"/>
              </w:rPr>
            </w:pPr>
            <w:r>
              <w:rPr>
                <w:rStyle w:val="Hyperlink"/>
                <w:noProof/>
                <w:color w:val="auto"/>
                <w:u w:val="none"/>
                <w:lang w:val="en-US"/>
              </w:rPr>
              <w:t>PAC</w:t>
            </w:r>
          </w:p>
        </w:tc>
        <w:tc>
          <w:tcPr>
            <w:tcW w:w="7564" w:type="dxa"/>
          </w:tcPr>
          <w:p w14:paraId="4BAD33CF" w14:textId="1701DE30" w:rsidR="00A03DDF" w:rsidRDefault="00A03DDF" w:rsidP="00AA60D4">
            <w:pPr>
              <w:rPr>
                <w:rStyle w:val="Hyperlink"/>
                <w:noProof/>
                <w:color w:val="auto"/>
                <w:u w:val="none"/>
                <w:lang w:val="en-US"/>
              </w:rPr>
            </w:pPr>
            <w:r>
              <w:rPr>
                <w:rStyle w:val="Hyperlink"/>
                <w:noProof/>
                <w:color w:val="auto"/>
                <w:u w:val="none"/>
                <w:lang w:val="en-US"/>
              </w:rPr>
              <w:t>Programmable Automation Controllers</w:t>
            </w:r>
          </w:p>
        </w:tc>
      </w:tr>
      <w:tr w:rsidR="00A03DDF" w14:paraId="0042ED6E" w14:textId="77777777" w:rsidTr="00A03DDF">
        <w:tc>
          <w:tcPr>
            <w:tcW w:w="1242" w:type="dxa"/>
          </w:tcPr>
          <w:p w14:paraId="530D0731" w14:textId="0E55F216" w:rsidR="00A03DDF" w:rsidRDefault="00A03DDF" w:rsidP="00AA60D4">
            <w:pPr>
              <w:rPr>
                <w:rStyle w:val="Hyperlink"/>
                <w:noProof/>
                <w:color w:val="auto"/>
                <w:u w:val="none"/>
                <w:lang w:val="en-US"/>
              </w:rPr>
            </w:pPr>
            <w:r>
              <w:rPr>
                <w:rStyle w:val="Hyperlink"/>
                <w:noProof/>
                <w:color w:val="auto"/>
                <w:u w:val="none"/>
                <w:lang w:val="en-US"/>
              </w:rPr>
              <w:t>PLC</w:t>
            </w:r>
          </w:p>
        </w:tc>
        <w:tc>
          <w:tcPr>
            <w:tcW w:w="7564" w:type="dxa"/>
          </w:tcPr>
          <w:p w14:paraId="35D9D165" w14:textId="2EF01142" w:rsidR="00A03DDF" w:rsidRPr="00A3138C" w:rsidRDefault="00A03DDF" w:rsidP="00AA60D4">
            <w:pPr>
              <w:rPr>
                <w:rStyle w:val="Hyperlink"/>
                <w:noProof/>
                <w:color w:val="auto"/>
                <w:u w:val="none"/>
              </w:rPr>
            </w:pPr>
            <w:r w:rsidRPr="00A3138C">
              <w:rPr>
                <w:rStyle w:val="Hyperlink"/>
                <w:noProof/>
                <w:color w:val="auto"/>
                <w:u w:val="none"/>
              </w:rPr>
              <w:t>Programmable Logical Controllers (controlador lógico programável)</w:t>
            </w:r>
          </w:p>
        </w:tc>
      </w:tr>
      <w:tr w:rsidR="00A03DDF" w:rsidRPr="007F2A06" w14:paraId="24866430" w14:textId="77777777" w:rsidTr="00A03DDF">
        <w:tc>
          <w:tcPr>
            <w:tcW w:w="1242" w:type="dxa"/>
          </w:tcPr>
          <w:p w14:paraId="229B515B" w14:textId="3F561BC0" w:rsidR="00A03DDF" w:rsidRDefault="00A03DDF" w:rsidP="00AA60D4">
            <w:pPr>
              <w:rPr>
                <w:rStyle w:val="Hyperlink"/>
                <w:noProof/>
                <w:color w:val="auto"/>
                <w:u w:val="none"/>
                <w:lang w:val="en-US"/>
              </w:rPr>
            </w:pPr>
            <w:r>
              <w:rPr>
                <w:rStyle w:val="Hyperlink"/>
                <w:noProof/>
                <w:color w:val="auto"/>
                <w:u w:val="none"/>
                <w:lang w:val="en-US"/>
              </w:rPr>
              <w:t>SCADA</w:t>
            </w:r>
          </w:p>
        </w:tc>
        <w:tc>
          <w:tcPr>
            <w:tcW w:w="7564" w:type="dxa"/>
          </w:tcPr>
          <w:p w14:paraId="3B8CD2F9" w14:textId="64EC8D29" w:rsidR="00A03DDF" w:rsidRDefault="00A03DDF" w:rsidP="00AA60D4">
            <w:pPr>
              <w:rPr>
                <w:rStyle w:val="Hyperlink"/>
                <w:noProof/>
                <w:color w:val="auto"/>
                <w:u w:val="none"/>
                <w:lang w:val="en-US"/>
              </w:rPr>
            </w:pPr>
            <w:r>
              <w:rPr>
                <w:rStyle w:val="Hyperlink"/>
                <w:noProof/>
                <w:color w:val="auto"/>
                <w:u w:val="none"/>
                <w:lang w:val="en-US"/>
              </w:rPr>
              <w:t>Supervisory Control and Data Acquisition</w:t>
            </w:r>
          </w:p>
        </w:tc>
      </w:tr>
      <w:tr w:rsidR="00A03DDF" w:rsidRPr="007F2A06" w14:paraId="3D35857E" w14:textId="77777777" w:rsidTr="00A03DDF">
        <w:tc>
          <w:tcPr>
            <w:tcW w:w="1242" w:type="dxa"/>
          </w:tcPr>
          <w:p w14:paraId="52BE5516" w14:textId="71AC3D6C" w:rsidR="00A03DDF" w:rsidRDefault="008C65EE" w:rsidP="00AA60D4">
            <w:pPr>
              <w:rPr>
                <w:rStyle w:val="Hyperlink"/>
                <w:noProof/>
                <w:color w:val="auto"/>
                <w:u w:val="none"/>
                <w:lang w:val="en-US"/>
              </w:rPr>
            </w:pPr>
            <w:r>
              <w:rPr>
                <w:rStyle w:val="Hyperlink"/>
                <w:noProof/>
                <w:color w:val="auto"/>
                <w:u w:val="none"/>
                <w:lang w:val="en-US"/>
              </w:rPr>
              <w:t>OPC</w:t>
            </w:r>
          </w:p>
        </w:tc>
        <w:tc>
          <w:tcPr>
            <w:tcW w:w="7564" w:type="dxa"/>
          </w:tcPr>
          <w:p w14:paraId="6AD30A0D" w14:textId="17193E7D" w:rsidR="00A03DDF" w:rsidRDefault="008C65EE" w:rsidP="00AA60D4">
            <w:pPr>
              <w:rPr>
                <w:rStyle w:val="Hyperlink"/>
                <w:noProof/>
                <w:color w:val="auto"/>
                <w:u w:val="none"/>
                <w:lang w:val="en-US"/>
              </w:rPr>
            </w:pPr>
            <w:r>
              <w:rPr>
                <w:rStyle w:val="Hyperlink"/>
                <w:noProof/>
                <w:color w:val="auto"/>
                <w:u w:val="none"/>
                <w:lang w:val="en-US"/>
              </w:rPr>
              <w:t>OLE (Object Linking and Embedding) for Process Control</w:t>
            </w:r>
          </w:p>
        </w:tc>
      </w:tr>
      <w:tr w:rsidR="00A03DDF" w:rsidRPr="00307603" w14:paraId="06C72C5B" w14:textId="77777777" w:rsidTr="00A03DDF">
        <w:tc>
          <w:tcPr>
            <w:tcW w:w="1242" w:type="dxa"/>
          </w:tcPr>
          <w:p w14:paraId="494EF47C" w14:textId="4022EEB4" w:rsidR="00A03DDF" w:rsidRDefault="00D848C2" w:rsidP="00AA60D4">
            <w:pPr>
              <w:rPr>
                <w:rStyle w:val="Hyperlink"/>
                <w:noProof/>
                <w:color w:val="auto"/>
                <w:u w:val="none"/>
                <w:lang w:val="en-US"/>
              </w:rPr>
            </w:pPr>
            <w:r>
              <w:rPr>
                <w:rStyle w:val="Hyperlink"/>
                <w:noProof/>
                <w:color w:val="auto"/>
                <w:u w:val="none"/>
                <w:lang w:val="en-US"/>
              </w:rPr>
              <w:t>CSS</w:t>
            </w:r>
          </w:p>
        </w:tc>
        <w:tc>
          <w:tcPr>
            <w:tcW w:w="7564" w:type="dxa"/>
          </w:tcPr>
          <w:p w14:paraId="75061E59" w14:textId="6B9FAA5D" w:rsidR="00A03DDF" w:rsidRDefault="00D848C2" w:rsidP="00AA60D4">
            <w:pPr>
              <w:rPr>
                <w:rStyle w:val="Hyperlink"/>
                <w:noProof/>
                <w:color w:val="auto"/>
                <w:u w:val="none"/>
                <w:lang w:val="en-US"/>
              </w:rPr>
            </w:pPr>
            <w:r>
              <w:rPr>
                <w:rStyle w:val="Hyperlink"/>
                <w:noProof/>
                <w:color w:val="auto"/>
                <w:u w:val="none"/>
                <w:lang w:val="en-US"/>
              </w:rPr>
              <w:t>Cascade Stylesheet</w:t>
            </w:r>
          </w:p>
        </w:tc>
      </w:tr>
      <w:tr w:rsidR="00A03DDF" w:rsidRPr="00307603" w14:paraId="162A305F" w14:textId="77777777" w:rsidTr="00A03DDF">
        <w:tc>
          <w:tcPr>
            <w:tcW w:w="1242" w:type="dxa"/>
          </w:tcPr>
          <w:p w14:paraId="21FD4174" w14:textId="77777777" w:rsidR="00A03DDF" w:rsidRDefault="00A03DDF" w:rsidP="00AA60D4">
            <w:pPr>
              <w:rPr>
                <w:rStyle w:val="Hyperlink"/>
                <w:noProof/>
                <w:color w:val="auto"/>
                <w:u w:val="none"/>
                <w:lang w:val="en-US"/>
              </w:rPr>
            </w:pPr>
          </w:p>
        </w:tc>
        <w:tc>
          <w:tcPr>
            <w:tcW w:w="7564" w:type="dxa"/>
          </w:tcPr>
          <w:p w14:paraId="0BC4C0EE" w14:textId="77777777" w:rsidR="00A03DDF" w:rsidRDefault="00A03DDF" w:rsidP="00AA60D4">
            <w:pPr>
              <w:rPr>
                <w:rStyle w:val="Hyperlink"/>
                <w:noProof/>
                <w:color w:val="auto"/>
                <w:u w:val="none"/>
                <w:lang w:val="en-US"/>
              </w:rPr>
            </w:pPr>
          </w:p>
        </w:tc>
      </w:tr>
      <w:tr w:rsidR="00A03DDF" w:rsidRPr="00307603" w14:paraId="4488633E" w14:textId="77777777" w:rsidTr="00A03DDF">
        <w:tc>
          <w:tcPr>
            <w:tcW w:w="1242" w:type="dxa"/>
          </w:tcPr>
          <w:p w14:paraId="6B8E720B" w14:textId="77777777" w:rsidR="00A03DDF" w:rsidRDefault="00A03DDF" w:rsidP="00AA60D4">
            <w:pPr>
              <w:rPr>
                <w:rStyle w:val="Hyperlink"/>
                <w:noProof/>
                <w:color w:val="auto"/>
                <w:u w:val="none"/>
                <w:lang w:val="en-US"/>
              </w:rPr>
            </w:pPr>
          </w:p>
        </w:tc>
        <w:tc>
          <w:tcPr>
            <w:tcW w:w="7564" w:type="dxa"/>
          </w:tcPr>
          <w:p w14:paraId="52B9FF6A" w14:textId="77777777" w:rsidR="00A03DDF" w:rsidRDefault="00A03DDF" w:rsidP="00AA60D4">
            <w:pPr>
              <w:rPr>
                <w:rStyle w:val="Hyperlink"/>
                <w:noProof/>
                <w:color w:val="auto"/>
                <w:u w:val="none"/>
                <w:lang w:val="en-US"/>
              </w:rPr>
            </w:pPr>
          </w:p>
        </w:tc>
      </w:tr>
    </w:tbl>
    <w:p w14:paraId="0905A177" w14:textId="2114B8C4" w:rsidR="00A03DDF" w:rsidRDefault="00A03DDF" w:rsidP="00AA60D4">
      <w:pPr>
        <w:rPr>
          <w:rStyle w:val="Hyperlink"/>
          <w:noProof/>
          <w:color w:val="auto"/>
          <w:u w:val="none"/>
          <w:lang w:val="en-US"/>
        </w:rPr>
      </w:pPr>
    </w:p>
    <w:p w14:paraId="3300EC1B" w14:textId="77777777" w:rsidR="00A03DDF" w:rsidRDefault="00A03DDF">
      <w:pPr>
        <w:spacing w:after="200"/>
        <w:jc w:val="left"/>
        <w:rPr>
          <w:rStyle w:val="Hyperlink"/>
          <w:noProof/>
          <w:color w:val="auto"/>
          <w:u w:val="none"/>
          <w:lang w:val="en-US"/>
        </w:rPr>
      </w:pPr>
      <w:r>
        <w:rPr>
          <w:rStyle w:val="Hyperlink"/>
          <w:noProof/>
          <w:color w:val="auto"/>
          <w:u w:val="none"/>
          <w:lang w:val="en-US"/>
        </w:rPr>
        <w:br w:type="page"/>
      </w:r>
    </w:p>
    <w:p w14:paraId="175E8B5A" w14:textId="77777777" w:rsidR="002626CB" w:rsidRPr="0070556F" w:rsidRDefault="002626CB" w:rsidP="00AA60D4">
      <w:pPr>
        <w:rPr>
          <w:rStyle w:val="Hyperlink"/>
          <w:noProof/>
          <w:color w:val="auto"/>
          <w:u w:val="none"/>
          <w:lang w:val="en-US"/>
        </w:rPr>
        <w:sectPr w:rsidR="002626CB" w:rsidRPr="0070556F" w:rsidSect="00D739F9">
          <w:type w:val="oddPage"/>
          <w:pgSz w:w="11906" w:h="16838" w:code="9"/>
          <w:pgMar w:top="1440" w:right="1440" w:bottom="1440" w:left="1800" w:header="708" w:footer="708" w:gutter="0"/>
          <w:pgNumType w:fmt="lowerRoman"/>
          <w:cols w:space="708"/>
          <w:docGrid w:linePitch="360"/>
        </w:sectPr>
      </w:pPr>
    </w:p>
    <w:p w14:paraId="0905A178" w14:textId="345F0EFE" w:rsidR="00952285" w:rsidRDefault="00B0736C" w:rsidP="00AA60D4">
      <w:pPr>
        <w:pStyle w:val="Heading1"/>
      </w:pPr>
      <w:bookmarkStart w:id="0" w:name="_Toc484442665"/>
      <w:r w:rsidRPr="002A4B1A">
        <w:lastRenderedPageBreak/>
        <w:t xml:space="preserve">1. </w:t>
      </w:r>
      <w:r w:rsidR="00952285" w:rsidRPr="002A4B1A">
        <w:t>Introdução</w:t>
      </w:r>
      <w:bookmarkEnd w:id="0"/>
    </w:p>
    <w:p w14:paraId="763F8DD2" w14:textId="5D7EF28E" w:rsidR="003C014D" w:rsidRDefault="003C014D" w:rsidP="00C4798E">
      <w:pPr>
        <w:pStyle w:val="Heading2"/>
        <w:ind w:firstLine="708"/>
      </w:pPr>
      <w:bookmarkStart w:id="1" w:name="_Toc484442666"/>
      <w:r w:rsidRPr="00FC52FE">
        <w:t>1.1 Contexto e Motivação</w:t>
      </w:r>
      <w:bookmarkEnd w:id="1"/>
    </w:p>
    <w:p w14:paraId="40303A95" w14:textId="59B8A247" w:rsidR="007169AF" w:rsidRDefault="007169AF" w:rsidP="007169AF"/>
    <w:p w14:paraId="67A4DF63" w14:textId="77777777" w:rsidR="007169AF" w:rsidRDefault="007169AF" w:rsidP="007169AF">
      <w:r w:rsidRPr="003A51FA">
        <w:t xml:space="preserve">Com o rápido crescimento tecnológico ao longo dos últimos anos, a integração de novas tendências tecnológicas tornou-se natural em qualquer área ou setor que beneficie das mesmas. Tecnologias emergentes como realidade aumentada, realidade virtual, entre outras, tendem a ser exploradas e embebidas nas mais variadas aplicações em diversos setores da indústria. Estes, facilmente encontram a motivação certa para cada vez mais apostar em soluções </w:t>
      </w:r>
      <w:r w:rsidRPr="00286C9F">
        <w:rPr>
          <w:i/>
        </w:rPr>
        <w:t>high-tech</w:t>
      </w:r>
      <w:r w:rsidRPr="003A51FA">
        <w:t xml:space="preserve"> dado que os ganhos são imensos e a não aposta pode resultar numa falta de inovação e consequentemente </w:t>
      </w:r>
      <w:r>
        <w:t xml:space="preserve">no </w:t>
      </w:r>
      <w:r w:rsidRPr="003A51FA">
        <w:t>não acompanha</w:t>
      </w:r>
      <w:r>
        <w:t>mento</w:t>
      </w:r>
      <w:r w:rsidRPr="003A51FA">
        <w:t xml:space="preserve"> </w:t>
      </w:r>
      <w:r>
        <w:t>d</w:t>
      </w:r>
      <w:r w:rsidRPr="003A51FA">
        <w:t>o trilho da evolução.</w:t>
      </w:r>
      <w:r>
        <w:t xml:space="preserve"> As </w:t>
      </w:r>
      <w:r w:rsidRPr="0018155B">
        <w:rPr>
          <w:i/>
        </w:rPr>
        <w:t>Human-Machine Interfaces</w:t>
      </w:r>
      <w:r>
        <w:t xml:space="preserve"> para controlo de processos de fabrico</w:t>
      </w:r>
      <w:r w:rsidRPr="003A51FA">
        <w:t xml:space="preserve"> não </w:t>
      </w:r>
      <w:r>
        <w:t>são</w:t>
      </w:r>
      <w:r w:rsidRPr="003A51FA">
        <w:t xml:space="preserve"> diferente</w:t>
      </w:r>
      <w:r>
        <w:t>s</w:t>
      </w:r>
      <w:r w:rsidRPr="003A51FA">
        <w:t xml:space="preserve"> de outras áreas e pode</w:t>
      </w:r>
      <w:r>
        <w:t>m</w:t>
      </w:r>
      <w:r w:rsidRPr="003A51FA">
        <w:t xml:space="preserve"> beneficiar muito da integração de variadas tecnologias (como as supramencionadas).</w:t>
      </w:r>
    </w:p>
    <w:p w14:paraId="3B1ADA37" w14:textId="77777777" w:rsidR="007169AF" w:rsidRPr="003A51FA" w:rsidRDefault="007169AF" w:rsidP="007169AF">
      <w:r>
        <w:t xml:space="preserve">Numa perspetiva histórica de evolução das HMIs, é importante referenciar que por volta de 1945 apareceu a primeira interface homem-computador que ficou conhecida como a era da </w:t>
      </w:r>
      <w:r w:rsidRPr="00187F4E">
        <w:rPr>
          <w:i/>
        </w:rPr>
        <w:t>Batch Interface</w:t>
      </w:r>
      <w:r>
        <w:t>, numa fase em que o poder computacional era escasso e caro, as interfaces eram rudimentares e os utilizadores tinham que se acomodar aos computadores e nunca o contrário. As tecnologias evoluíram, passando por vários processos e transformações, levando a que as interfaces passassem também elas por várias fases como a era da linha de comandos e culminando na era das interfaces gráficas como as que conhecemos e utilizamos hoje em dia.</w:t>
      </w:r>
    </w:p>
    <w:p w14:paraId="1032567C" w14:textId="77777777" w:rsidR="007169AF" w:rsidRDefault="007169AF" w:rsidP="007169AF">
      <w:r>
        <w:t>As HMIs são, nos dias que correm, utilizadas para os mais variados fins, como por exemplo nos automóveis para fornecerem informação ao condutor acerca da viagem, de parâmetros do automóvel, de extras como o ar condicionado ou o rádio, em equipamento médico para fornecer informação acerca do paciente ou do processo/exame para o qual o equipamento foi construído e para permitir alguma ação mediante o estado do paciente, na indústria para fornecer informação sobre um processo de fabrico e para permitir controlo sobre o mesmo.</w:t>
      </w:r>
    </w:p>
    <w:p w14:paraId="762C991A" w14:textId="77777777" w:rsidR="007169AF" w:rsidRDefault="007169AF" w:rsidP="007169AF">
      <w:r>
        <w:t xml:space="preserve">O projeto a que me propus surge no </w:t>
      </w:r>
      <w:r w:rsidRPr="003B4E2B">
        <w:t xml:space="preserve">âmbito de um </w:t>
      </w:r>
      <w:r>
        <w:t xml:space="preserve">outro </w:t>
      </w:r>
      <w:r w:rsidRPr="003B4E2B">
        <w:t>projeto de investigação a decorrer no INEGI que visa explorar tecnologias emergentes de fabrico aditivo e a sua aplicação</w:t>
      </w:r>
      <w:r>
        <w:t xml:space="preserve"> </w:t>
      </w:r>
      <w:r w:rsidRPr="003B4E2B">
        <w:t>para além do estado da arte em termoplásticos para aplicações de alta temperatura e resistência.</w:t>
      </w:r>
    </w:p>
    <w:p w14:paraId="27FA7448" w14:textId="77777777" w:rsidR="007169AF" w:rsidRDefault="007169AF" w:rsidP="007169AF">
      <w:r>
        <w:t xml:space="preserve">O INEGI tem, nos últimos anos, </w:t>
      </w:r>
      <w:r w:rsidRPr="008D5FC3">
        <w:t xml:space="preserve">participado e consolidado a sua posição como parceiro da indústria nacional e internacional pela larga experiência e reconhecimento em diversas áreas de interesse, entre elas o desenvolvimento de produto, a engenharia industrial e a gestão de projetos de I&amp;I, apresentando uma larga experiência e reconhecimento a nível nacional e internacional em áreas relevantes para o presente </w:t>
      </w:r>
      <w:r w:rsidRPr="008D5FC3">
        <w:lastRenderedPageBreak/>
        <w:t xml:space="preserve">projeto como o desenvolvimento de produto, </w:t>
      </w:r>
      <w:r>
        <w:t>Fabrico Aditivo</w:t>
      </w:r>
      <w:r w:rsidRPr="008D5FC3">
        <w:t>, Indústria 4.0,  engenharia industrial e a gestão de projetos de I&amp;I.</w:t>
      </w:r>
    </w:p>
    <w:p w14:paraId="4E4BAF1E" w14:textId="7EB1A611" w:rsidR="007169AF" w:rsidRDefault="007169AF" w:rsidP="007169AF">
      <w:r>
        <w:t>Assim, este projeto de mestrado visa desenvolver uma interface homem-máquina (HMI)</w:t>
      </w:r>
      <w:r w:rsidRPr="00DC6DEE">
        <w:rPr>
          <w:i/>
        </w:rPr>
        <w:t xml:space="preserve"> web-based</w:t>
      </w:r>
      <w:r>
        <w:t xml:space="preserve"> para permitir fazer o controlo das funções básicas de um equipamento de fabrico aditivo, assim como monitorização e manipulação dos seus parâmetros, munindo o operador de uma ferramenta capaz de fornecer atempadamente toda a informação relativa ao processo de fabrico, assim como ao equipamento em si, e capaz de permitir o controlo do mesmo através de funções para o efeito. Para atingir os objetivos é expectável que sejam exploradas tecnologias de desenvolvimento web, assim como a possibilidade de integrar tecnologias emergentes e que acrescentem valor, como por </w:t>
      </w:r>
      <w:r w:rsidR="00FA26BD">
        <w:t xml:space="preserve">exemplo realidade aumentada, </w:t>
      </w:r>
      <w:r>
        <w:t>realidade virtual</w:t>
      </w:r>
      <w:r w:rsidR="00FA26BD">
        <w:t>, entre outras</w:t>
      </w:r>
      <w:r>
        <w:t>.</w:t>
      </w:r>
    </w:p>
    <w:p w14:paraId="0DC731D5" w14:textId="77777777" w:rsidR="008A070A" w:rsidRPr="0095446C" w:rsidRDefault="008A070A" w:rsidP="008A070A">
      <w:pPr>
        <w:ind w:left="360"/>
      </w:pPr>
    </w:p>
    <w:p w14:paraId="380EF13D" w14:textId="4E66B926" w:rsidR="003C014D" w:rsidRDefault="003C014D" w:rsidP="00C4798E">
      <w:pPr>
        <w:pStyle w:val="Heading2"/>
        <w:ind w:firstLine="708"/>
      </w:pPr>
      <w:bookmarkStart w:id="2" w:name="_Toc484442667"/>
      <w:r w:rsidRPr="00FC52FE">
        <w:t>1.</w:t>
      </w:r>
      <w:r w:rsidR="00AA0F54">
        <w:t>2</w:t>
      </w:r>
      <w:r w:rsidRPr="00FC52FE">
        <w:t xml:space="preserve"> </w:t>
      </w:r>
      <w:bookmarkEnd w:id="2"/>
      <w:r w:rsidR="00352309">
        <w:t>Problema</w:t>
      </w:r>
    </w:p>
    <w:p w14:paraId="53ADB26C" w14:textId="045BB14C" w:rsidR="00CD5DF0" w:rsidRDefault="00CD5DF0" w:rsidP="00CD5DF0"/>
    <w:p w14:paraId="4CAD5F84" w14:textId="1AF0B77D" w:rsidR="00CD5DF0" w:rsidRDefault="00CD5DF0" w:rsidP="00CD5DF0">
      <w:r>
        <w:t>Dada a contextualização e motivação do projeto, facilmente conseguimos identificar uma clara n</w:t>
      </w:r>
      <w:r w:rsidR="00627ECD">
        <w:t>ecessidade que deve ser suprida com o desenvolvimento do mesmo.</w:t>
      </w:r>
    </w:p>
    <w:p w14:paraId="2048FDCF" w14:textId="7F528981" w:rsidR="00CD5DF0" w:rsidRDefault="00627ECD" w:rsidP="00CD5DF0">
      <w:r>
        <w:t>No contexto industrial já existem HMIs para controlo de equipamentos á vários anos, no entanto diferentes processos de fabrico têm diferentes necessidades do ponto de vista do controlo e automação</w:t>
      </w:r>
      <w:r w:rsidR="000E0A59">
        <w:t xml:space="preserve">. Este projeto de mestrado surge no âmbito de um projeto inovador que </w:t>
      </w:r>
      <w:r w:rsidR="00D5750E">
        <w:t>visa</w:t>
      </w:r>
      <w:r w:rsidR="000E0A59">
        <w:t xml:space="preserve"> investigar sobre o processo de fabrico aditivo em ambiente industrial utilizando</w:t>
      </w:r>
      <w:r w:rsidR="00D5750E">
        <w:t xml:space="preserve"> materiais</w:t>
      </w:r>
      <w:r w:rsidR="000E0A59">
        <w:t xml:space="preserve"> termoplásticos para aplicações em alta temperatura e resistência</w:t>
      </w:r>
      <w:r w:rsidR="00D5750E">
        <w:t>, processo este que traz necessidades muito específicas no que diz respeito ao controlo do equipamento e monitorização do processo.</w:t>
      </w:r>
    </w:p>
    <w:p w14:paraId="1C72144C" w14:textId="5E0B3F47" w:rsidR="00D5750E" w:rsidRDefault="00D5750E" w:rsidP="00CD5DF0">
      <w:r>
        <w:t>Assim, facilmente se identifica como necessidade deste projeto de investigaç</w:t>
      </w:r>
      <w:r w:rsidR="00C116C1">
        <w:t>ão</w:t>
      </w:r>
      <w:r>
        <w:t xml:space="preserve"> o desenvolvimento de uma HMI customizada ao processo de fabrico aditivo em ambiente industrial</w:t>
      </w:r>
      <w:r w:rsidR="000A7241">
        <w:t>, que permita ao operador controlar o equipamento e monitorizar o processo em tempo real</w:t>
      </w:r>
      <w:r>
        <w:t xml:space="preserve">. </w:t>
      </w:r>
    </w:p>
    <w:p w14:paraId="6260F8B9" w14:textId="3E93EEE2" w:rsidR="00D5750E" w:rsidRDefault="00D5750E" w:rsidP="00CD5DF0"/>
    <w:p w14:paraId="6B53D1A6" w14:textId="77777777" w:rsidR="00D5750E" w:rsidRDefault="00D5750E" w:rsidP="00D5750E">
      <w:pPr>
        <w:keepNext/>
        <w:jc w:val="center"/>
      </w:pPr>
      <w:r>
        <w:rPr>
          <w:noProof/>
          <w:lang w:eastAsia="pt-PT"/>
        </w:rPr>
        <w:lastRenderedPageBreak/>
        <w:drawing>
          <wp:inline distT="0" distB="0" distL="0" distR="0" wp14:anchorId="5B7433F8" wp14:editId="01EE2711">
            <wp:extent cx="4801270" cy="4467849"/>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arquitetura.PNG"/>
                    <pic:cNvPicPr/>
                  </pic:nvPicPr>
                  <pic:blipFill>
                    <a:blip r:embed="rId12">
                      <a:extLst>
                        <a:ext uri="{28A0092B-C50C-407E-A947-70E740481C1C}">
                          <a14:useLocalDpi xmlns:a14="http://schemas.microsoft.com/office/drawing/2010/main" val="0"/>
                        </a:ext>
                      </a:extLst>
                    </a:blip>
                    <a:stretch>
                      <a:fillRect/>
                    </a:stretch>
                  </pic:blipFill>
                  <pic:spPr>
                    <a:xfrm>
                      <a:off x="0" y="0"/>
                      <a:ext cx="4801270" cy="4467849"/>
                    </a:xfrm>
                    <a:prstGeom prst="rect">
                      <a:avLst/>
                    </a:prstGeom>
                  </pic:spPr>
                </pic:pic>
              </a:graphicData>
            </a:graphic>
          </wp:inline>
        </w:drawing>
      </w:r>
    </w:p>
    <w:p w14:paraId="4C403BCD" w14:textId="2A44084E" w:rsidR="00D5750E" w:rsidRDefault="00D5750E" w:rsidP="00D5750E">
      <w:pPr>
        <w:pStyle w:val="Caption"/>
        <w:jc w:val="center"/>
      </w:pPr>
      <w:r>
        <w:t xml:space="preserve">Figura </w:t>
      </w:r>
      <w:fldSimple w:instr=" SEQ Figura \* ARABIC ">
        <w:r w:rsidR="00612EBD">
          <w:rPr>
            <w:noProof/>
          </w:rPr>
          <w:t>1</w:t>
        </w:r>
      </w:fldSimple>
      <w:r>
        <w:t xml:space="preserve"> - HMI para Fabrico Aditivo</w:t>
      </w:r>
    </w:p>
    <w:p w14:paraId="730EC8F1" w14:textId="79751BF6" w:rsidR="00D5750E" w:rsidRDefault="00D5750E" w:rsidP="00D5750E"/>
    <w:p w14:paraId="323D7EB2" w14:textId="77777777" w:rsidR="00AA0F54" w:rsidRPr="007169AF" w:rsidRDefault="00AA0F54" w:rsidP="00AA0F54"/>
    <w:p w14:paraId="7C324CF3" w14:textId="75D8EB08" w:rsidR="00AA0F54" w:rsidRDefault="00AA0F54" w:rsidP="00AA0F54">
      <w:pPr>
        <w:pStyle w:val="Heading2"/>
        <w:ind w:firstLine="708"/>
      </w:pPr>
      <w:r w:rsidRPr="00FC52FE">
        <w:t>1.</w:t>
      </w:r>
      <w:r>
        <w:t>3</w:t>
      </w:r>
      <w:r w:rsidRPr="00FC52FE">
        <w:t xml:space="preserve"> Objetivos</w:t>
      </w:r>
    </w:p>
    <w:p w14:paraId="30BF01C3" w14:textId="77777777" w:rsidR="00AA0F54" w:rsidRDefault="00AA0F54" w:rsidP="00AA0F54"/>
    <w:p w14:paraId="2AB35681" w14:textId="77777777" w:rsidR="00AA0F54" w:rsidRDefault="00AA0F54" w:rsidP="00AA0F54">
      <w:r>
        <w:t>A indústria pode beneficiar bastante da evolução tecnológica dos tempos que correm. A automação industrial que por si só tem evoluído bastante, sofre constantemente de uma maior convergência com o mundo das Tecnologias de Informação que evolui a vários níveis e com uma grande quantidade de tecnologias a emergir.</w:t>
      </w:r>
    </w:p>
    <w:p w14:paraId="3D0A6356" w14:textId="77777777" w:rsidR="00AA0F54" w:rsidRDefault="00AA0F54" w:rsidP="00AA0F54">
      <w:r>
        <w:t>O objetivo macro para este projeto é desenvolver uma HMI orientada ao processo de fabrico aditivo, no entanto é importante listar sub-objetivos que no final irão compor o sistema como um todo:</w:t>
      </w:r>
    </w:p>
    <w:p w14:paraId="5291B73A" w14:textId="77777777" w:rsidR="00AA0F54" w:rsidRDefault="00AA0F54" w:rsidP="00AA0F54">
      <w:pPr>
        <w:pStyle w:val="ListParagraph"/>
        <w:numPr>
          <w:ilvl w:val="0"/>
          <w:numId w:val="44"/>
        </w:numPr>
      </w:pPr>
      <w:r>
        <w:t>Desenvolver HMI Web-based</w:t>
      </w:r>
    </w:p>
    <w:p w14:paraId="3B2F15DF" w14:textId="77777777" w:rsidR="00AA0F54" w:rsidRDefault="00AA0F54" w:rsidP="00AA0F54">
      <w:pPr>
        <w:pStyle w:val="ListParagraph"/>
        <w:numPr>
          <w:ilvl w:val="0"/>
          <w:numId w:val="44"/>
        </w:numPr>
      </w:pPr>
      <w:r>
        <w:t>Explorar tendências recentes do desenvolvimento web, de forma a garantir melhores capacidades e um bom desempenho da HMI</w:t>
      </w:r>
    </w:p>
    <w:p w14:paraId="1866D1C6" w14:textId="77777777" w:rsidR="00AA0F54" w:rsidRDefault="00AA0F54" w:rsidP="00AA0F54">
      <w:pPr>
        <w:pStyle w:val="ListParagraph"/>
        <w:numPr>
          <w:ilvl w:val="0"/>
          <w:numId w:val="44"/>
        </w:numPr>
      </w:pPr>
      <w:r>
        <w:t>Monitorizar parâmetros do equipamento e do processo em tempo real</w:t>
      </w:r>
    </w:p>
    <w:p w14:paraId="3B8A5087" w14:textId="77777777" w:rsidR="00AA0F54" w:rsidRDefault="00AA0F54" w:rsidP="00AA0F54">
      <w:pPr>
        <w:pStyle w:val="ListParagraph"/>
        <w:numPr>
          <w:ilvl w:val="0"/>
          <w:numId w:val="44"/>
        </w:numPr>
      </w:pPr>
      <w:r>
        <w:t>Controlar equipamento</w:t>
      </w:r>
    </w:p>
    <w:p w14:paraId="44401C57" w14:textId="77777777" w:rsidR="00AA0F54" w:rsidRDefault="00AA0F54" w:rsidP="00AA0F54">
      <w:pPr>
        <w:pStyle w:val="ListParagraph"/>
        <w:numPr>
          <w:ilvl w:val="0"/>
          <w:numId w:val="44"/>
        </w:numPr>
      </w:pPr>
      <w:r>
        <w:t>Fornecer vários modos de operação no equipamento</w:t>
      </w:r>
    </w:p>
    <w:p w14:paraId="6A8C1284" w14:textId="77777777" w:rsidR="00AA0F54" w:rsidRDefault="00AA0F54" w:rsidP="00AA0F54">
      <w:pPr>
        <w:pStyle w:val="ListParagraph"/>
        <w:numPr>
          <w:ilvl w:val="0"/>
          <w:numId w:val="44"/>
        </w:numPr>
      </w:pPr>
      <w:r>
        <w:t>Importar e interpretar GCODE</w:t>
      </w:r>
    </w:p>
    <w:p w14:paraId="1AAF34C9" w14:textId="77777777" w:rsidR="00AA0F54" w:rsidRDefault="00AA0F54" w:rsidP="00AA0F54">
      <w:pPr>
        <w:pStyle w:val="ListParagraph"/>
        <w:numPr>
          <w:ilvl w:val="0"/>
          <w:numId w:val="44"/>
        </w:numPr>
      </w:pPr>
      <w:r>
        <w:lastRenderedPageBreak/>
        <w:t>Garantir recolha e armazenamento de dados</w:t>
      </w:r>
    </w:p>
    <w:p w14:paraId="4E88CCE6" w14:textId="77777777" w:rsidR="00AA0F54" w:rsidRDefault="00AA0F54" w:rsidP="00AA0F54">
      <w:pPr>
        <w:pStyle w:val="ListParagraph"/>
        <w:numPr>
          <w:ilvl w:val="0"/>
          <w:numId w:val="44"/>
        </w:numPr>
      </w:pPr>
      <w:r>
        <w:t>Permitir visualização de histórico</w:t>
      </w:r>
    </w:p>
    <w:p w14:paraId="71297123" w14:textId="77777777" w:rsidR="00AA0F54" w:rsidRDefault="00AA0F54" w:rsidP="00AA0F54">
      <w:pPr>
        <w:pStyle w:val="ListParagraph"/>
        <w:numPr>
          <w:ilvl w:val="0"/>
          <w:numId w:val="44"/>
        </w:numPr>
      </w:pPr>
      <w:r>
        <w:t>Permitir visualização de imagem da câmara termográfica</w:t>
      </w:r>
    </w:p>
    <w:p w14:paraId="5DE646E5" w14:textId="77777777" w:rsidR="00AA0F54" w:rsidRDefault="00AA0F54" w:rsidP="00AA0F54">
      <w:pPr>
        <w:pStyle w:val="ListParagraph"/>
        <w:numPr>
          <w:ilvl w:val="0"/>
          <w:numId w:val="44"/>
        </w:numPr>
      </w:pPr>
      <w:r>
        <w:t>Explorar a integração de tecnologias de ponta como por exemplo Realidade Aumentada</w:t>
      </w:r>
    </w:p>
    <w:p w14:paraId="1CBEADB2" w14:textId="77777777" w:rsidR="00AA0F54" w:rsidRPr="00D5750E" w:rsidRDefault="00AA0F54" w:rsidP="00D5750E"/>
    <w:p w14:paraId="0905A184" w14:textId="313F0839" w:rsidR="00952285" w:rsidRDefault="003C014D" w:rsidP="00C4798E">
      <w:pPr>
        <w:pStyle w:val="Heading2"/>
        <w:ind w:firstLine="708"/>
      </w:pPr>
      <w:bookmarkStart w:id="3" w:name="_Toc484442668"/>
      <w:r w:rsidRPr="00FC52FE">
        <w:t>1.</w:t>
      </w:r>
      <w:r w:rsidR="00352309">
        <w:t>4</w:t>
      </w:r>
      <w:r w:rsidRPr="00FC52FE">
        <w:t xml:space="preserve"> Estrutura do Documento</w:t>
      </w:r>
      <w:bookmarkEnd w:id="3"/>
    </w:p>
    <w:p w14:paraId="5A2B2E46" w14:textId="32393E39" w:rsidR="0070761B" w:rsidRDefault="0070761B" w:rsidP="0070761B"/>
    <w:p w14:paraId="4E751C26" w14:textId="3D54312C" w:rsidR="0070761B" w:rsidRDefault="0070761B" w:rsidP="0070761B">
      <w:r>
        <w:t xml:space="preserve">O presente </w:t>
      </w:r>
      <w:r w:rsidR="00E45718">
        <w:t>documento</w:t>
      </w:r>
      <w:r>
        <w:t xml:space="preserve"> encontra-se dividido nos seguintes capítulos:</w:t>
      </w:r>
    </w:p>
    <w:p w14:paraId="7D8F9BFD" w14:textId="77777777" w:rsidR="0070761B" w:rsidRDefault="0070761B" w:rsidP="0070761B">
      <w:pPr>
        <w:autoSpaceDE w:val="0"/>
        <w:autoSpaceDN w:val="0"/>
        <w:adjustRightInd w:val="0"/>
      </w:pPr>
    </w:p>
    <w:p w14:paraId="5F9372C5" w14:textId="6C546ABC" w:rsidR="0070761B" w:rsidRPr="00E33818" w:rsidRDefault="0070761B" w:rsidP="0070761B">
      <w:pPr>
        <w:autoSpaceDE w:val="0"/>
        <w:autoSpaceDN w:val="0"/>
        <w:adjustRightInd w:val="0"/>
      </w:pPr>
      <w:r w:rsidRPr="00E33818">
        <w:t xml:space="preserve">Capítulo 1: Onde se realizará uma contextualização do </w:t>
      </w:r>
      <w:r>
        <w:t>projeto</w:t>
      </w:r>
      <w:r w:rsidRPr="00E33818">
        <w:t>, apresentando em</w:t>
      </w:r>
    </w:p>
    <w:p w14:paraId="36A6D40C" w14:textId="245B6EBC" w:rsidR="0070761B" w:rsidRPr="00E33818" w:rsidRDefault="0070761B" w:rsidP="0070761B">
      <w:pPr>
        <w:autoSpaceDE w:val="0"/>
        <w:autoSpaceDN w:val="0"/>
        <w:adjustRightInd w:val="0"/>
      </w:pPr>
      <w:r w:rsidRPr="00E33818">
        <w:t>linhas genéricas o</w:t>
      </w:r>
      <w:r>
        <w:t>s</w:t>
      </w:r>
      <w:r w:rsidRPr="00E33818">
        <w:t xml:space="preserve"> conceito</w:t>
      </w:r>
      <w:r>
        <w:t xml:space="preserve">s envolvidos, em que âmbito surge o projeto, quais os objetivos delineados para o mesmo, qual o planeamento do projeto </w:t>
      </w:r>
      <w:r w:rsidRPr="00E33818">
        <w:t>e é</w:t>
      </w:r>
      <w:r>
        <w:t xml:space="preserve"> também</w:t>
      </w:r>
      <w:r w:rsidRPr="00E33818">
        <w:t xml:space="preserve"> definida a estrutura do documento.</w:t>
      </w:r>
    </w:p>
    <w:p w14:paraId="59213401" w14:textId="6AF11F12" w:rsidR="0070761B" w:rsidRPr="00E33818" w:rsidRDefault="0070761B" w:rsidP="0070761B">
      <w:pPr>
        <w:autoSpaceDE w:val="0"/>
        <w:autoSpaceDN w:val="0"/>
        <w:adjustRightInd w:val="0"/>
      </w:pPr>
      <w:r w:rsidRPr="00E33818">
        <w:t xml:space="preserve">Capítulo </w:t>
      </w:r>
      <w:r w:rsidR="00650C66">
        <w:t>2</w:t>
      </w:r>
      <w:r w:rsidRPr="00E33818">
        <w:t>:</w:t>
      </w:r>
      <w:r w:rsidRPr="006F6E9F">
        <w:t xml:space="preserve"> </w:t>
      </w:r>
      <w:r w:rsidRPr="00E33818">
        <w:t xml:space="preserve">Consistirá na análise do estado da arte associado ao </w:t>
      </w:r>
      <w:r>
        <w:t>desenvolvimento de HMIs industriais</w:t>
      </w:r>
      <w:r w:rsidR="00650C66">
        <w:t>.</w:t>
      </w:r>
      <w:r>
        <w:t xml:space="preserve"> </w:t>
      </w:r>
      <w:r w:rsidR="00650C66">
        <w:t>S</w:t>
      </w:r>
      <w:r>
        <w:t xml:space="preserve">erão </w:t>
      </w:r>
      <w:r w:rsidR="00650C66">
        <w:t xml:space="preserve">introduzidos alguns conceitos importantes, assim como </w:t>
      </w:r>
      <w:r>
        <w:t xml:space="preserve">descritos alguns fatores essenciais a ter em consideração </w:t>
      </w:r>
      <w:r w:rsidR="00650C66">
        <w:t>para atingir os objetivos do projeto</w:t>
      </w:r>
      <w:r>
        <w:t xml:space="preserve">. Será também abordado o tema de HMIs </w:t>
      </w:r>
      <w:r w:rsidRPr="006F6E9F">
        <w:rPr>
          <w:i/>
        </w:rPr>
        <w:t>web-based</w:t>
      </w:r>
      <w:r>
        <w:t xml:space="preserve">, porquê investir em tecnologias web para HMIs, quais as vantagens e ainda alguns casos de sucesso de aplicações de tecnologias emergentes em HMIs. </w:t>
      </w:r>
    </w:p>
    <w:p w14:paraId="5914F21D" w14:textId="77777777" w:rsidR="0070761B" w:rsidRPr="0070761B" w:rsidRDefault="0070761B" w:rsidP="0070761B"/>
    <w:p w14:paraId="0905A185" w14:textId="2CB1872A" w:rsidR="00952285" w:rsidRPr="002A4B1A" w:rsidRDefault="00B0736C" w:rsidP="00AA60D4">
      <w:pPr>
        <w:pStyle w:val="Heading1"/>
      </w:pPr>
      <w:bookmarkStart w:id="4" w:name="_Toc484442669"/>
      <w:r w:rsidRPr="002A4B1A">
        <w:t xml:space="preserve">2. </w:t>
      </w:r>
      <w:r w:rsidR="00C4798E">
        <w:t>Estado da Arte</w:t>
      </w:r>
      <w:bookmarkEnd w:id="4"/>
    </w:p>
    <w:p w14:paraId="0905A187" w14:textId="284736F0" w:rsidR="00ED1068" w:rsidRDefault="005C576B" w:rsidP="00C4798E">
      <w:pPr>
        <w:pStyle w:val="Heading2"/>
        <w:ind w:firstLine="708"/>
      </w:pPr>
      <w:bookmarkStart w:id="5" w:name="_Toc484442670"/>
      <w:r w:rsidRPr="002A4B1A">
        <w:t>2.1 Introdução</w:t>
      </w:r>
      <w:bookmarkEnd w:id="5"/>
    </w:p>
    <w:p w14:paraId="4F135C85" w14:textId="386F7CA8" w:rsidR="00E11E03" w:rsidRDefault="00E11E03" w:rsidP="00E11E03"/>
    <w:p w14:paraId="280DF846" w14:textId="32128952" w:rsidR="00E11E03" w:rsidRDefault="00E11E03" w:rsidP="00E11E03">
      <w:r>
        <w:t>A evolução tecnológica das últimas décadas torna o mundo industrial cada</w:t>
      </w:r>
      <w:r w:rsidR="005B4A1A">
        <w:t xml:space="preserve"> </w:t>
      </w:r>
      <w:r>
        <w:t xml:space="preserve">vez mais apetecível para investigação de novos métodos de fabrico, para aplicação de novos conceitos ou </w:t>
      </w:r>
      <w:r w:rsidR="005B4A1A">
        <w:t xml:space="preserve">simplesmente </w:t>
      </w:r>
      <w:r>
        <w:t xml:space="preserve">para implementação de inovações </w:t>
      </w:r>
      <w:r w:rsidR="005B4A1A">
        <w:t>do ponto de vista tecnológico. Os fabricantes querem reduzir custos, otimizar o desempenho de linhas de processo, melhorar a eficiência, reduzir emissão de gases, reduzir gastos de energia, entre outros. Para tudo isto, a informação é vital. Obter a informação certa no momento certo e permitir operadores atuarem sobre o processo em tempo real de forma intuitiva, é fundamental.</w:t>
      </w:r>
    </w:p>
    <w:p w14:paraId="0C2AE03D" w14:textId="6B55879C" w:rsidR="005B4A1A" w:rsidRPr="00E11E03" w:rsidRDefault="00E724D7" w:rsidP="00E11E03">
      <w:r>
        <w:t>Com os avanços que as áreas de automação e de sistemas de informação têm vindo a sofrer há uma tendência cada vez maior para estes se mesclarem, de forma a serem produzidos sistemas capazes de explorar o melhor dos dois mundos, tornando-se assim em ferramentas poderosas e orientadas ao processo em questão.</w:t>
      </w:r>
    </w:p>
    <w:p w14:paraId="0905A18B" w14:textId="0E079D34" w:rsidR="005C576B" w:rsidRDefault="005C576B" w:rsidP="00C4798E">
      <w:pPr>
        <w:pStyle w:val="Heading2"/>
        <w:ind w:firstLine="708"/>
      </w:pPr>
      <w:bookmarkStart w:id="6" w:name="_Toc484442671"/>
      <w:r w:rsidRPr="002A4B1A">
        <w:t xml:space="preserve">2.2 </w:t>
      </w:r>
      <w:r w:rsidR="00C4798E">
        <w:t>Automação</w:t>
      </w:r>
      <w:bookmarkEnd w:id="6"/>
    </w:p>
    <w:p w14:paraId="2ADD0964" w14:textId="77777777" w:rsidR="004B3084" w:rsidRDefault="004B3084" w:rsidP="004B3084">
      <w:pPr>
        <w:widowControl w:val="0"/>
        <w:autoSpaceDE w:val="0"/>
        <w:autoSpaceDN w:val="0"/>
        <w:adjustRightInd w:val="0"/>
        <w:spacing w:line="240" w:lineRule="auto"/>
      </w:pPr>
    </w:p>
    <w:p w14:paraId="186F432F" w14:textId="0F602A15" w:rsidR="004B3084" w:rsidRDefault="00D00AD8" w:rsidP="004B3084">
      <w:pPr>
        <w:widowControl w:val="0"/>
        <w:autoSpaceDE w:val="0"/>
        <w:autoSpaceDN w:val="0"/>
        <w:adjustRightInd w:val="0"/>
        <w:spacing w:line="240" w:lineRule="auto"/>
      </w:pPr>
      <w:r>
        <w:t>A</w:t>
      </w:r>
      <w:r w:rsidR="004B3084">
        <w:t xml:space="preserve"> automação consiste num “processo de controlo e de monitorização de atividades e de tarefas de forma autónoma”</w:t>
      </w:r>
      <w:r w:rsidR="004B3084">
        <w:fldChar w:fldCharType="begin" w:fldLock="1"/>
      </w:r>
      <w:r w:rsidR="004B3084">
        <w:instrText>ADDIN CSL_CITATION { "citationItems" : [ { "id" : "ITEM-1", "itemData" : { "abstract" : "Nos sistemas de fabrico, a flexibilidade \u00e9 um dos requisitos fundamentais nos processos deprodu\u00e7\u00e3o para as empresas alcan\u00e7arem uma capacidade de resposta diversificada face \u00e0variedade de produtos requeridos no mercado atual. As C\u00e9lulas Flex\u00edveis de Fabrico (CFF)s\u00e3o atualmente dos sistemas de produ\u00e7\u00e3o mais sofisticados para produzir uma grandevariedade de produtos, sem necessitarem da interven\u00e7\u00e3o humana por longos per\u00edodos detempo. A flexibilidade destes sistemas resulta da utiliza\u00e7\u00e3o de aut\u00f3matos e computadores,para controlar e integrar estes processos de produ\u00e7\u00e3o.O presente trabalho teve como objetivo desenvolver e melhorar a CFF que se encontrainstalada na Escola Superior de Tecnologia e Gest\u00e3o de Viseu (ESTGV). No estudo da CFFforam desenvolvidas v\u00e1rias ferramentas de software e hardware para integrar e controlar todosos equipamentos de automa\u00e7\u00e3o da c\u00e9lula, nomeadamente, os rob\u00f4s industriais e as m\u00e1quinasferramenta de Controlo Num\u00e9rico Computorizado (CNC). Nas ferramentas desenvolvidasimplementou-se um sistema de toler\u00e2ncia a falhas e avarias, para garantir mais autonomia \u00e0c\u00e9lula e assim diminuir a interven\u00e7\u00e3o humana. Foram tamb\u00e9m implementados sistemas dealarmes para a dete\u00e7\u00e3o e registo de intrus\u00f5es e falhas ocorridas na CFF.Desenvolveu-se uma p\u00e1gina web com fun\u00e7\u00f5es de Human Machine Interface (HMI) quepossibilita o controlo e a monitoriza\u00e7\u00e3o em tempo real da CFF. Esta p\u00e1gina permite verificaro desempenho de cada processo, os alarmes e avisos registados durante a fase de produ\u00e7\u00e3o dac\u00e9lula. Tamb\u00e9m permite efetuar opera\u00e7\u00f5es de controlo de produ\u00e7\u00e3o e manuten\u00e7\u00e3o.Por \u00faltimo, para aumentar a flexibilidade da c\u00e9lula, desenvolveu-se uma ferramenta desoftware que permite o envio de mensagens de texto para um telem\u00f3vel, sempre que ocorremfalhas ou avarias na CFF. In manufacturing systems, flexibility is one of the fundamental requirements in productionprocesses for companies to achieve a diversified capacity of answer, regarding the variety ofproducts required by atual market. The Flexible Manufacturing Cells (FMC) are presently themost sophisticated production systems to produce a wide range of products without need ofhuman intervention during long periods of time. The flexibility of these systems results fromthe use of logic controllers and computers to control and integrate these production processes.This study aimed to develop and improve the FMC which is installed in the School ofTechnology and Management Viseu (ESTGV). On the FMC study have been develope\u2026", "author" : [ { "dropping-particle" : "de", "family" : "Carvalho", "given" : "Ana Isabel Rodrigues", "non-dropping-particle" : "", "parse-names" : false, "suffix" : "" }, { "dropping-particle" : "", "family" : "Ferrolho", "given" : "Ant\u00f3nio Manuel Pereira", "non-dropping-particle" : "", "parse-names" : false, "suffix" : "" } ], "id" : "ITEM-1", "issued" : { "date-parts" : [ [ "2016" ] ] }, "language" : "Portuguese", "title" : "Desenvolvimento e melhoramento da C\u00e9lula Flex\u00edvel de Fabrico da ESTGV", "type" : "thesis" }, "locator" : "3", "uris" : [ "http://www.mendeley.com/documents/?uuid=95681e68-61f7-42af-a853-e9ee86a51cfb" ] } ], "mendeley" : { "formattedCitation" : "(Carvalho &amp; Ferrolho, 2016, p. 3)", "plainTextFormattedCitation" : "(Carvalho &amp; Ferrolho, 2016, p. 3)", "previouslyFormattedCitation" : "(Carvalho &amp; Ferrolho, 2016, p. 3)" }, "properties" : { "noteIndex" : 0 }, "schema" : "https://github.com/citation-style-language/schema/raw/master/csl-citation.json" }</w:instrText>
      </w:r>
      <w:r w:rsidR="004B3084">
        <w:fldChar w:fldCharType="separate"/>
      </w:r>
      <w:r w:rsidR="004B3084" w:rsidRPr="003776BA">
        <w:rPr>
          <w:noProof/>
        </w:rPr>
        <w:t>(Carvalho &amp; Ferrolho, 2016, p. 3)</w:t>
      </w:r>
      <w:r w:rsidR="004B3084">
        <w:fldChar w:fldCharType="end"/>
      </w:r>
      <w:r w:rsidR="004B3084">
        <w:t xml:space="preserve">, ou seja, na implementação da automação em ambiente industrial procura-se reduzir ao máximo, ou em alguns casos substituir, a intervenção humana por sistemas automáticos </w:t>
      </w:r>
      <w:r w:rsidR="004B3084">
        <w:fldChar w:fldCharType="begin" w:fldLock="1"/>
      </w:r>
      <w:r w:rsidR="004B3084">
        <w:instrText>ADDIN CSL_CITATION { "citationItems" : [ { "id" : "ITEM-1", "itemData" : { "author" : [ { "dropping-particle" : "", "family" : "Dorf", "given" : "Richard C.", "non-dropping-particle" : "", "parse-names" : false, "suffix" : "" }, { "dropping-particle" : "", "family" : "Bishop", "given" : "Robert H.", "non-dropping-particle" : "", "parse-names" : false, "suffix" : "" } ], "id" : "ITEM-1", "issued" : { "date-parts" : [ [ "2010" ] ] }, "title" : "Modern Control Systems", "type" : "book" }, "locator" : "7", "uris" : [ "http://www.mendeley.com/documents/?uuid=74d62d3a-53b4-4574-9ca5-5b2b2c068e7f" ] } ], "mendeley" : { "formattedCitation" : "(Dorf &amp; Bishop, 2010, p. 7)", "plainTextFormattedCitation" : "(Dorf &amp; Bishop, 2010, p. 7)", "previouslyFormattedCitation" : "(Dorf &amp; Bishop, 2010, p. 7)" }, "properties" : { "noteIndex" : 0 }, "schema" : "https://github.com/citation-style-language/schema/raw/master/csl-citation.json" }</w:instrText>
      </w:r>
      <w:r w:rsidR="004B3084">
        <w:fldChar w:fldCharType="separate"/>
      </w:r>
      <w:r w:rsidR="004B3084" w:rsidRPr="0009657B">
        <w:rPr>
          <w:noProof/>
        </w:rPr>
        <w:t>(Dorf &amp; Bishop, 2010, p. 7)</w:t>
      </w:r>
      <w:r w:rsidR="004B3084">
        <w:fldChar w:fldCharType="end"/>
      </w:r>
      <w:r w:rsidR="004B3084">
        <w:t xml:space="preserve"> que podem incluir partes mecânicas, elétricas ou eletrónicas e são apoiados por meios computacionais para operar e controlar equipamentos (como máquinas, processos em fábricas, etc) e desta forma obter um aumento de produtividade e redução de custos de produção.</w:t>
      </w:r>
    </w:p>
    <w:p w14:paraId="1217565D" w14:textId="428DB9F2" w:rsidR="004B3084" w:rsidRDefault="004B3084" w:rsidP="004B3084">
      <w:pPr>
        <w:widowControl w:val="0"/>
        <w:autoSpaceDE w:val="0"/>
        <w:autoSpaceDN w:val="0"/>
        <w:adjustRightInd w:val="0"/>
        <w:spacing w:line="240" w:lineRule="auto"/>
      </w:pPr>
    </w:p>
    <w:p w14:paraId="7549441D" w14:textId="77777777" w:rsidR="004B3084" w:rsidRPr="00307B2D" w:rsidRDefault="004B3084" w:rsidP="004B3084">
      <w:pPr>
        <w:widowControl w:val="0"/>
        <w:autoSpaceDE w:val="0"/>
        <w:autoSpaceDN w:val="0"/>
        <w:adjustRightInd w:val="0"/>
        <w:spacing w:line="240" w:lineRule="auto"/>
        <w:rPr>
          <w:b/>
          <w:u w:val="single"/>
        </w:rPr>
      </w:pPr>
      <w:r w:rsidRPr="00307B2D">
        <w:rPr>
          <w:b/>
          <w:u w:val="single"/>
        </w:rPr>
        <w:t>História da Automação</w:t>
      </w:r>
    </w:p>
    <w:p w14:paraId="16C71030" w14:textId="77777777" w:rsidR="004B3084" w:rsidRDefault="004B3084" w:rsidP="004B3084">
      <w:pPr>
        <w:widowControl w:val="0"/>
        <w:autoSpaceDE w:val="0"/>
        <w:autoSpaceDN w:val="0"/>
        <w:adjustRightInd w:val="0"/>
        <w:spacing w:line="240" w:lineRule="auto"/>
      </w:pPr>
    </w:p>
    <w:p w14:paraId="6DC4BA75" w14:textId="00B80F05" w:rsidR="004B3084" w:rsidRDefault="004B3084" w:rsidP="004B3084">
      <w:pPr>
        <w:widowControl w:val="0"/>
        <w:autoSpaceDE w:val="0"/>
        <w:autoSpaceDN w:val="0"/>
        <w:adjustRightInd w:val="0"/>
        <w:spacing w:line="240" w:lineRule="auto"/>
      </w:pPr>
      <w:r>
        <w:t xml:space="preserve">Desde há muito tempo que o ser humano procura automatizar atividades que inicialmente eram manuais. As primeiras iniciativas ocorreram ainda na pré-história com invenções como a roda, moinhos de vento ou rodas de água que permitiram economizar esforço, tempo e recursos através de soluções criativas </w:t>
      </w:r>
      <w:r>
        <w:fldChar w:fldCharType="begin" w:fldLock="1"/>
      </w:r>
      <w:r w:rsidR="00006619">
        <w:instrText>ADDIN CSL_CITATION { "citationItems" : [ { "id" : "ITEM-1", "itemData" : { "abstract" : "Nesta disserta\u00e7\u00e3o consta a apresenta\u00e7\u00e3o de um sistema que permite o controlo e monitoriza\u00e7\u00e3o de um sistema de abastecimento de \u00e1gua para fins de rega.Inicialmente, come\u00e7a por ser feita uma introdu\u00e7\u00e3o acerca dos PLC\u2019s e a sua utiliza\u00e7\u00e3o nas diversas \u00e1reas. Segue-se uma descri\u00e7\u00e3o dos objectivos, assim como os factores que levaram \u00e0 realiza\u00e7\u00e3o deste projecto. Termina-se o cap\u00edtulo com a apresenta\u00e7\u00e3o da estrutura utilizada nesta disserta\u00e7\u00e3o.No cap\u00edtulo seguinte \u00e9 apresentado o conceito geral dos PLC\u2019s. Ainda dentro do mesmo cap\u00edtulo, segue-se a evolu\u00e7\u00e3o hist\u00f3rica ao longo dos anos, a descri\u00e7\u00e3o, a explica\u00e7\u00e3o dos diversos tipos de PLC\u2019s e suas partes constituintes. O cap\u00edtulo termina com a apresenta\u00e7\u00e3o e an\u00e1lise das diferentes linguagens de programa\u00e7\u00e3o existentes.No terceiro cap\u00edtulo \u00e9 apresentado o conceito geral do sistema. Posteriormente, \u00e9 apresentado o hardware e software utilizados para a conclus\u00e3o do projecto. Finaliza-se o cap\u00edtulo com a apresenta\u00e7\u00e3o detalhada do sistema e eventuais melhorias futuras do mesmo.A disserta\u00e7\u00e3o termina com coment\u00e1rios e conclus\u00f5es relativamente \u00e0 realiza\u00e7\u00e3o deste projecto e trabalho, assim como a devida bibliografia e anexos referentes ao mesmo. ", "author" : [ { "dropping-particle" : "", "family" : "Soares", "given" : "Tiago Andr\u00e9 Coelho", "non-dropping-particle" : "", "parse-names" : false, "suffix" : "" }, { "dropping-particle" : "", "family" : "Mariano", "given" : "S\u00edlvio Jos\u00e9 Pinto Sim\u00f5es", "non-dropping-particle" : "", "parse-names" : false, "suffix" : "" } ], "id" : "ITEM-1", "issued" : { "date-parts" : [ [ "2012" ] ] }, "language" : "Portuguese", "title" : "Controlo e automa\u00e7\u00e3o: sistema de rega inteligente", "type" : "article" }, "uris" : [ "http://www.mendeley.com/documents/?uuid=e4c4e68e-248b-4281-a030-b5a9f63026aa" ] } ], "mendeley" : { "formattedCitation" : "(Soares &amp; Mariano, 2012)", "plainTextFormattedCitation" : "(Soares &amp; Mariano, 2012)", "previouslyFormattedCitation" : "(Soares &amp; Mariano, 2012)" }, "properties" : { "noteIndex" : 0 }, "schema" : "https://github.com/citation-style-language/schema/raw/master/csl-citation.json" }</w:instrText>
      </w:r>
      <w:r>
        <w:fldChar w:fldCharType="separate"/>
      </w:r>
      <w:r w:rsidRPr="00BE771A">
        <w:rPr>
          <w:noProof/>
        </w:rPr>
        <w:t>(Soares &amp; Mariano, 2012)</w:t>
      </w:r>
      <w:r>
        <w:fldChar w:fldCharType="end"/>
      </w:r>
      <w:r>
        <w:t xml:space="preserve">. </w:t>
      </w:r>
    </w:p>
    <w:p w14:paraId="2F31FD1C" w14:textId="77777777" w:rsidR="004B3084" w:rsidRDefault="004B3084" w:rsidP="004B3084">
      <w:pPr>
        <w:widowControl w:val="0"/>
        <w:autoSpaceDE w:val="0"/>
        <w:autoSpaceDN w:val="0"/>
        <w:adjustRightInd w:val="0"/>
        <w:spacing w:line="240" w:lineRule="auto"/>
      </w:pPr>
      <w:r>
        <w:t xml:space="preserve">Mais tarde, por alturas do século XVIII, naquela que ficou conhecida como a Revolução Industrial assistiu-se a uma </w:t>
      </w:r>
      <w:r w:rsidRPr="00A108F3">
        <w:rPr>
          <w:b/>
        </w:rPr>
        <w:t>mecanização</w:t>
      </w:r>
      <w:r>
        <w:t xml:space="preserve"> dos sistemas de produção por intermédio da utilização de ferramentas e máquinas para ajudar o ser humano em tarefas industriais, sendo que os equipamentos seriam ainda operados manualmente. Este passo tinha como objetivo aumentar a produtividade e reduzir os custos.</w:t>
      </w:r>
    </w:p>
    <w:p w14:paraId="2BC7F683" w14:textId="49463D39" w:rsidR="004B3084" w:rsidRDefault="00283EBD" w:rsidP="004B3084">
      <w:pPr>
        <w:widowControl w:val="0"/>
        <w:autoSpaceDE w:val="0"/>
        <w:autoSpaceDN w:val="0"/>
        <w:adjustRightInd w:val="0"/>
        <w:spacing w:line="240" w:lineRule="auto"/>
      </w:pPr>
      <w:r>
        <w:t>Em 1920</w:t>
      </w:r>
      <w:r w:rsidR="004B3084">
        <w:t xml:space="preserve"> surgem sistemas automáticos de produção com uma maior rapidez na execução de tarefas e intervenção humana mínima, espelhados nas linhas de montagem arquitetadas por Henry Ford.</w:t>
      </w:r>
    </w:p>
    <w:p w14:paraId="27162ED0" w14:textId="12812EE9" w:rsidR="004B3084" w:rsidRDefault="004B3084" w:rsidP="004B3084"/>
    <w:p w14:paraId="190EB1AA" w14:textId="77777777" w:rsidR="004B3084" w:rsidRDefault="004B3084" w:rsidP="004B3084">
      <w:r>
        <w:t xml:space="preserve">Nos anos Pós 2ª Guerra Mundial, por volta dos anos 50, surgem máquinas de comando numérico na produção (CNC) que permitem a produção de peças de grande complexidade e de alta precisão. </w:t>
      </w:r>
    </w:p>
    <w:p w14:paraId="63C280E6" w14:textId="77777777" w:rsidR="004B3084" w:rsidRDefault="004B3084" w:rsidP="004B3084">
      <w:r>
        <w:t xml:space="preserve">Em 1968 acontece um dos pontos mais relevantes da história da automação, com o aparecimento do </w:t>
      </w:r>
      <w:r w:rsidRPr="00580570">
        <w:rPr>
          <w:u w:val="single"/>
        </w:rPr>
        <w:t>primeiro Controlador Lógico Programável</w:t>
      </w:r>
      <w:r>
        <w:t>, conhecido como PLC, por Dick Morley.</w:t>
      </w:r>
    </w:p>
    <w:p w14:paraId="37D7F5F6" w14:textId="77777777" w:rsidR="004B3084" w:rsidRDefault="004B3084" w:rsidP="004B3084">
      <w:r>
        <w:t>Desde então assistiu-se a uma tentativa de normalização das comunicações entre PLCs e a uma integração de sistemas mecânicos, sistemas de controlo de processos e sistemas informáticos.</w:t>
      </w:r>
    </w:p>
    <w:p w14:paraId="084A5383" w14:textId="25A54C30" w:rsidR="004B3084" w:rsidRDefault="004B3084" w:rsidP="000C6E96">
      <w:r>
        <w:t>A automação evoluiu, disseminou-se, e é hoje aplicada em várias áreas ou setores da sociedade, sendo composta por vários ramos de aplicabilidade como por exemplo a automação industrial, a automação comercial ou a automação residencial.</w:t>
      </w:r>
    </w:p>
    <w:p w14:paraId="2A24DE4A" w14:textId="6B574EBB" w:rsidR="00B14593" w:rsidRDefault="00B14593" w:rsidP="004B3084">
      <w:pPr>
        <w:widowControl w:val="0"/>
        <w:autoSpaceDE w:val="0"/>
        <w:autoSpaceDN w:val="0"/>
        <w:adjustRightInd w:val="0"/>
        <w:spacing w:line="240" w:lineRule="auto"/>
      </w:pPr>
    </w:p>
    <w:p w14:paraId="0F7451CD" w14:textId="6F45C5F4" w:rsidR="00B14593" w:rsidRDefault="00B14593" w:rsidP="004B3084">
      <w:pPr>
        <w:widowControl w:val="0"/>
        <w:autoSpaceDE w:val="0"/>
        <w:autoSpaceDN w:val="0"/>
        <w:adjustRightInd w:val="0"/>
        <w:spacing w:line="240" w:lineRule="auto"/>
      </w:pPr>
    </w:p>
    <w:p w14:paraId="62C81FD1" w14:textId="77777777" w:rsidR="00B14593" w:rsidRDefault="00B14593" w:rsidP="004B3084">
      <w:pPr>
        <w:widowControl w:val="0"/>
        <w:autoSpaceDE w:val="0"/>
        <w:autoSpaceDN w:val="0"/>
        <w:adjustRightInd w:val="0"/>
        <w:spacing w:line="240" w:lineRule="auto"/>
      </w:pPr>
    </w:p>
    <w:p w14:paraId="7A1323F0" w14:textId="29448814" w:rsidR="00183692" w:rsidRPr="00307B2D" w:rsidRDefault="00183692" w:rsidP="00183692">
      <w:pPr>
        <w:widowControl w:val="0"/>
        <w:autoSpaceDE w:val="0"/>
        <w:autoSpaceDN w:val="0"/>
        <w:adjustRightInd w:val="0"/>
        <w:spacing w:line="240" w:lineRule="auto"/>
        <w:rPr>
          <w:b/>
          <w:u w:val="single"/>
        </w:rPr>
      </w:pPr>
      <w:r w:rsidRPr="00307B2D">
        <w:rPr>
          <w:b/>
          <w:u w:val="single"/>
        </w:rPr>
        <w:t>Objetivos da Automação</w:t>
      </w:r>
    </w:p>
    <w:p w14:paraId="45252E13" w14:textId="02918E75" w:rsidR="00183692" w:rsidRDefault="00183692" w:rsidP="00183692">
      <w:pPr>
        <w:widowControl w:val="0"/>
        <w:autoSpaceDE w:val="0"/>
        <w:autoSpaceDN w:val="0"/>
        <w:adjustRightInd w:val="0"/>
        <w:spacing w:line="240" w:lineRule="auto"/>
      </w:pPr>
    </w:p>
    <w:p w14:paraId="2512DB33" w14:textId="5088D4B4" w:rsidR="00183692" w:rsidRDefault="00183692" w:rsidP="00183692">
      <w:pPr>
        <w:widowControl w:val="0"/>
        <w:autoSpaceDE w:val="0"/>
        <w:autoSpaceDN w:val="0"/>
        <w:adjustRightInd w:val="0"/>
        <w:spacing w:line="240" w:lineRule="auto"/>
      </w:pPr>
      <w:r>
        <w:t xml:space="preserve">De uma forma geral, os objetivos a atingir com a implementação da automação podem ser enquadrados em dois níveis: a segurança e o mercado. No primeiro, é pretendido que haja uma melhoria das condições de trabalho e de segurança de pessoas e de bens. </w:t>
      </w:r>
      <w:r>
        <w:lastRenderedPageBreak/>
        <w:t>No segundo, pretende-se aumentar a competitividade global do produto e da empresa</w:t>
      </w:r>
      <w:r w:rsidR="009F3730">
        <w:t xml:space="preserve">, contribuindo assim para que esta se mantenha no trilho que acompanha a evolução e que continue aguerrida na concorrência do mercado. </w:t>
      </w:r>
    </w:p>
    <w:p w14:paraId="2C54D1FC" w14:textId="62FFF505" w:rsidR="00307B2D" w:rsidRDefault="00307B2D" w:rsidP="00183692">
      <w:pPr>
        <w:widowControl w:val="0"/>
        <w:autoSpaceDE w:val="0"/>
        <w:autoSpaceDN w:val="0"/>
        <w:adjustRightInd w:val="0"/>
        <w:spacing w:line="240" w:lineRule="auto"/>
      </w:pPr>
      <w:r>
        <w:t xml:space="preserve">No que diz respeito á segurança, a implementação de automação num processo de fabrico permite que tarefas consideradas de maior perigo imediato (como prensagem, ou corte) ou mesmo a médio/longo prazo (como soldadura e a pintura que implicam a inalação de gases), possam ser executadas com pouca ou nenhuma intervenção humana. </w:t>
      </w:r>
      <w:r w:rsidR="00DB7A80">
        <w:t>A acrescentar também o perigo das tarefas extremamente repetitivas (mesmo que na teoria sejam consideradas menos perigosas), pois podem levar a estados de cansaço que podem diminuir a capacidade de foco e concentração e podem gerar situações perigosas e pôr em causa a qualidade do produto final.</w:t>
      </w:r>
    </w:p>
    <w:p w14:paraId="1067B542" w14:textId="7F253509" w:rsidR="00B0638D" w:rsidRDefault="00B0638D" w:rsidP="00183692">
      <w:pPr>
        <w:widowControl w:val="0"/>
        <w:autoSpaceDE w:val="0"/>
        <w:autoSpaceDN w:val="0"/>
        <w:adjustRightInd w:val="0"/>
        <w:spacing w:line="240" w:lineRule="auto"/>
      </w:pPr>
    </w:p>
    <w:p w14:paraId="209493AD" w14:textId="5E60678C" w:rsidR="00272D65" w:rsidRDefault="00B0638D" w:rsidP="00183692">
      <w:pPr>
        <w:widowControl w:val="0"/>
        <w:autoSpaceDE w:val="0"/>
        <w:autoSpaceDN w:val="0"/>
        <w:adjustRightInd w:val="0"/>
        <w:spacing w:line="240" w:lineRule="auto"/>
      </w:pPr>
      <w:r>
        <w:t>A automação, é hoje em dia, um meio através do qual é possível atingir melhorias do</w:t>
      </w:r>
      <w:r w:rsidR="00272D65">
        <w:t>s</w:t>
      </w:r>
      <w:r>
        <w:t xml:space="preserve"> </w:t>
      </w:r>
      <w:r w:rsidR="00272D65">
        <w:t>padrões de qualidade.</w:t>
      </w:r>
    </w:p>
    <w:p w14:paraId="33714492" w14:textId="3C9C46E9" w:rsidR="00272D65" w:rsidRDefault="00272D65" w:rsidP="00183692">
      <w:pPr>
        <w:widowControl w:val="0"/>
        <w:autoSpaceDE w:val="0"/>
        <w:autoSpaceDN w:val="0"/>
        <w:adjustRightInd w:val="0"/>
        <w:spacing w:line="240" w:lineRule="auto"/>
      </w:pPr>
      <w:r>
        <w:t>Assim, podemos sintetizar os principais objetivos da automação em:</w:t>
      </w:r>
    </w:p>
    <w:p w14:paraId="52592B37" w14:textId="3E6053AB" w:rsidR="00272D65" w:rsidRDefault="00272D65" w:rsidP="00272D65">
      <w:pPr>
        <w:pStyle w:val="ListParagraph"/>
        <w:widowControl w:val="0"/>
        <w:numPr>
          <w:ilvl w:val="0"/>
          <w:numId w:val="35"/>
        </w:numPr>
        <w:autoSpaceDE w:val="0"/>
        <w:autoSpaceDN w:val="0"/>
        <w:adjustRightInd w:val="0"/>
        <w:spacing w:line="240" w:lineRule="auto"/>
      </w:pPr>
      <w:r>
        <w:t>Diminuição dos custos</w:t>
      </w:r>
    </w:p>
    <w:p w14:paraId="4D6D41E8" w14:textId="049F4E18" w:rsidR="00272D65" w:rsidRDefault="00272D65" w:rsidP="00272D65">
      <w:pPr>
        <w:pStyle w:val="ListParagraph"/>
        <w:widowControl w:val="0"/>
        <w:numPr>
          <w:ilvl w:val="0"/>
          <w:numId w:val="35"/>
        </w:numPr>
        <w:autoSpaceDE w:val="0"/>
        <w:autoSpaceDN w:val="0"/>
        <w:adjustRightInd w:val="0"/>
        <w:spacing w:line="240" w:lineRule="auto"/>
      </w:pPr>
      <w:r>
        <w:t>Aumento de produtividade e flexibilidade</w:t>
      </w:r>
    </w:p>
    <w:p w14:paraId="6E83953B" w14:textId="6697FA24" w:rsidR="00272D65" w:rsidRDefault="00272D65" w:rsidP="00272D65">
      <w:pPr>
        <w:pStyle w:val="ListParagraph"/>
        <w:widowControl w:val="0"/>
        <w:numPr>
          <w:ilvl w:val="0"/>
          <w:numId w:val="35"/>
        </w:numPr>
        <w:autoSpaceDE w:val="0"/>
        <w:autoSpaceDN w:val="0"/>
        <w:adjustRightInd w:val="0"/>
        <w:spacing w:line="240" w:lineRule="auto"/>
      </w:pPr>
      <w:r>
        <w:t>Melhoria da qualidade</w:t>
      </w:r>
    </w:p>
    <w:p w14:paraId="2F6C94B4" w14:textId="77777777" w:rsidR="00272D65" w:rsidRDefault="00272D65" w:rsidP="00272D65">
      <w:pPr>
        <w:pStyle w:val="ListParagraph"/>
        <w:widowControl w:val="0"/>
        <w:numPr>
          <w:ilvl w:val="0"/>
          <w:numId w:val="35"/>
        </w:numPr>
        <w:autoSpaceDE w:val="0"/>
        <w:autoSpaceDN w:val="0"/>
        <w:adjustRightInd w:val="0"/>
        <w:spacing w:line="240" w:lineRule="auto"/>
      </w:pPr>
      <w:r>
        <w:t>Inovação do ponto de vista tecnológico</w:t>
      </w:r>
    </w:p>
    <w:p w14:paraId="6F641F4D" w14:textId="19FD66CD" w:rsidR="00272D65" w:rsidRDefault="00272D65" w:rsidP="00272D65">
      <w:pPr>
        <w:pStyle w:val="ListParagraph"/>
        <w:widowControl w:val="0"/>
        <w:numPr>
          <w:ilvl w:val="0"/>
          <w:numId w:val="35"/>
        </w:numPr>
        <w:autoSpaceDE w:val="0"/>
        <w:autoSpaceDN w:val="0"/>
        <w:adjustRightInd w:val="0"/>
        <w:spacing w:line="240" w:lineRule="auto"/>
      </w:pPr>
      <w:r>
        <w:t>Integração</w:t>
      </w:r>
    </w:p>
    <w:p w14:paraId="04CDF9C5" w14:textId="1444513C" w:rsidR="004B3084" w:rsidRDefault="004B3084" w:rsidP="004B3084"/>
    <w:p w14:paraId="392239C1" w14:textId="3C51EEC0" w:rsidR="001123E1" w:rsidRPr="00307B2D" w:rsidRDefault="001123E1" w:rsidP="001123E1">
      <w:pPr>
        <w:widowControl w:val="0"/>
        <w:autoSpaceDE w:val="0"/>
        <w:autoSpaceDN w:val="0"/>
        <w:adjustRightInd w:val="0"/>
        <w:spacing w:line="240" w:lineRule="auto"/>
        <w:rPr>
          <w:b/>
          <w:u w:val="single"/>
        </w:rPr>
      </w:pPr>
      <w:r>
        <w:rPr>
          <w:b/>
          <w:u w:val="single"/>
        </w:rPr>
        <w:t>Componentes</w:t>
      </w:r>
      <w:r w:rsidRPr="00307B2D">
        <w:rPr>
          <w:b/>
          <w:u w:val="single"/>
        </w:rPr>
        <w:t xml:space="preserve"> da Automação</w:t>
      </w:r>
    </w:p>
    <w:p w14:paraId="1BED1D00" w14:textId="5650E256" w:rsidR="001123E1" w:rsidRDefault="001123E1" w:rsidP="004B3084"/>
    <w:p w14:paraId="7807D4FB" w14:textId="65F65977" w:rsidR="001123E1" w:rsidRDefault="001123E1" w:rsidP="004B3084">
      <w:r>
        <w:t xml:space="preserve">A automação industrial é composta por </w:t>
      </w:r>
      <w:r w:rsidR="00FA0485">
        <w:t>alguns</w:t>
      </w:r>
      <w:r>
        <w:t xml:space="preserve"> componentes essenciais para a sua implementação</w:t>
      </w:r>
      <w:r w:rsidR="00FA0485">
        <w:t xml:space="preserve"> e desenvolvimento na indústria, entre os quais estão</w:t>
      </w:r>
      <w:r>
        <w:t xml:space="preserve"> os PLCs, as HMIs, os sensores e as unidades industriais.</w:t>
      </w:r>
    </w:p>
    <w:p w14:paraId="7F2752C6" w14:textId="6AEEF6AD" w:rsidR="001123E1" w:rsidRDefault="001123E1" w:rsidP="004B3084"/>
    <w:p w14:paraId="6C7A4D72" w14:textId="6FE52C60" w:rsidR="001123E1" w:rsidRDefault="001123E1" w:rsidP="004B3084">
      <w:r>
        <w:t>Um PLC é um dispositivo standard de controlo industrial que fornece um método</w:t>
      </w:r>
      <w:r w:rsidR="00511924">
        <w:t xml:space="preserve"> simples, mas robusto, para</w:t>
      </w:r>
      <w:r>
        <w:t xml:space="preserve"> controlar processos</w:t>
      </w:r>
      <w:r w:rsidR="00511924">
        <w:t xml:space="preserve"> dinâmicos de fabrico </w:t>
      </w:r>
      <w:r w:rsidR="00511924">
        <w:fldChar w:fldCharType="begin" w:fldLock="1"/>
      </w:r>
      <w:r w:rsidR="00534740">
        <w:instrText>ADDIN CSL_CITATION { "citationItems" : [ { "id" : "ITEM-1", "itemData" : { "DOI" : "10.1016/j.rser.2016.01.025", "ISSN" : "13640321", "abstract" : "As the need of automation increases significantly, a control system needs to be easily programmable, flexible, reliable, robust and cost effective. In this paper a review on the application of programmable logic controller (PLC) in our current market is discussed. Investigations on the applications of PLCs in energy research, engineering studies, industrial control applications and monitoring of plants are reviewed in this paper. PLCs do have its own limitations, but findings indicate that PLCs have more advantages than limitations. This paper concludes that PLCs can be used for any applications whether it is of simple or complicated control system. ", "author" : [ { "dropping-particle" : "", "family" : "Alphonsus", "given" : "Ephrem Ryan", "non-dropping-particle" : "", "parse-names" : false, "suffix" : "" }, { "dropping-particle" : "", "family" : "Abdullah", "given" : "Mohammad Omar", "non-dropping-particle" : "", "parse-names" : false, "suffix" : "" } ], "id" : "ITEM-1", "issued" : { "date-parts" : [ [ "2016" ] ] }, "language" : "English", "page" : "1185", "title" : "A review on the applications of programmable logic controllers (PLCs)", "type" : "article-journal", "volume" : "60 OP  - I" }, "uris" : [ "http://www.mendeley.com/documents/?uuid=abc68d57-4bfa-4765-944c-cac5eb52926b" ] } ], "mendeley" : { "formattedCitation" : "(Alphonsus &amp; Abdullah, 2016)", "plainTextFormattedCitation" : "(Alphonsus &amp; Abdullah, 2016)", "previouslyFormattedCitation" : "(Alphonsus &amp; Abdullah, 2016)" }, "properties" : { "noteIndex" : 0 }, "schema" : "https://github.com/citation-style-language/schema/raw/master/csl-citation.json" }</w:instrText>
      </w:r>
      <w:r w:rsidR="00511924">
        <w:fldChar w:fldCharType="separate"/>
      </w:r>
      <w:r w:rsidR="00511924" w:rsidRPr="00511924">
        <w:rPr>
          <w:noProof/>
        </w:rPr>
        <w:t>(Alphonsus &amp; Abdullah, 2016)</w:t>
      </w:r>
      <w:r w:rsidR="00511924">
        <w:fldChar w:fldCharType="end"/>
      </w:r>
      <w:r w:rsidR="00511924">
        <w:t>. Proporciona controlo de movimento, controlo de entradas e saídas (inputs e outputs) de processos, sistemas distribu</w:t>
      </w:r>
      <w:r w:rsidR="00E42088">
        <w:t>ídos e controlo de rede.</w:t>
      </w:r>
    </w:p>
    <w:p w14:paraId="427F6A30" w14:textId="5DD18933" w:rsidR="00511924" w:rsidRDefault="00511924" w:rsidP="004B3084">
      <w:r>
        <w:t>Dado ser um componente muito orientado para ambientes industriais, é regularmente utilizado em condições e circunstâncias adversas, onde é necessário uma maior precisão e rigor no controlo, e que este aconteça em tempo real através de comunicações fidedignas.</w:t>
      </w:r>
    </w:p>
    <w:p w14:paraId="4A894A2F" w14:textId="669226CF" w:rsidR="00C82AC8" w:rsidRDefault="00C82AC8" w:rsidP="004B3084"/>
    <w:p w14:paraId="09D4EFF4" w14:textId="77777777" w:rsidR="00E42088" w:rsidRDefault="00E42088" w:rsidP="00E42088">
      <w:pPr>
        <w:keepNext/>
        <w:jc w:val="center"/>
      </w:pPr>
      <w:r>
        <w:rPr>
          <w:noProof/>
          <w:lang w:eastAsia="pt-PT"/>
        </w:rPr>
        <w:lastRenderedPageBreak/>
        <w:drawing>
          <wp:inline distT="0" distB="0" distL="0" distR="0" wp14:anchorId="61C017B0" wp14:editId="04600846">
            <wp:extent cx="4191000" cy="296533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c example.jpg"/>
                    <pic:cNvPicPr/>
                  </pic:nvPicPr>
                  <pic:blipFill>
                    <a:blip r:embed="rId13">
                      <a:extLst>
                        <a:ext uri="{28A0092B-C50C-407E-A947-70E740481C1C}">
                          <a14:useLocalDpi xmlns:a14="http://schemas.microsoft.com/office/drawing/2010/main" val="0"/>
                        </a:ext>
                      </a:extLst>
                    </a:blip>
                    <a:stretch>
                      <a:fillRect/>
                    </a:stretch>
                  </pic:blipFill>
                  <pic:spPr>
                    <a:xfrm>
                      <a:off x="0" y="0"/>
                      <a:ext cx="4197099" cy="2969645"/>
                    </a:xfrm>
                    <a:prstGeom prst="rect">
                      <a:avLst/>
                    </a:prstGeom>
                  </pic:spPr>
                </pic:pic>
              </a:graphicData>
            </a:graphic>
          </wp:inline>
        </w:drawing>
      </w:r>
    </w:p>
    <w:p w14:paraId="0FE7B270" w14:textId="2E6D6C3B" w:rsidR="00E42088" w:rsidRDefault="00E42088" w:rsidP="00E42088">
      <w:pPr>
        <w:pStyle w:val="Caption"/>
        <w:jc w:val="center"/>
      </w:pPr>
      <w:r>
        <w:t xml:space="preserve">Figura </w:t>
      </w:r>
      <w:fldSimple w:instr=" SEQ Figura \* ARABIC ">
        <w:r w:rsidR="00612EBD">
          <w:rPr>
            <w:noProof/>
          </w:rPr>
          <w:t>2</w:t>
        </w:r>
      </w:fldSimple>
      <w:r w:rsidR="0084336E">
        <w:t xml:space="preserve"> - Exemplo de um PLC do fabricante </w:t>
      </w:r>
      <w:r>
        <w:t>Omron</w:t>
      </w:r>
    </w:p>
    <w:p w14:paraId="6C738B88" w14:textId="77777777" w:rsidR="00511924" w:rsidRDefault="00511924" w:rsidP="004B3084"/>
    <w:p w14:paraId="2F010E18" w14:textId="1439B181" w:rsidR="001123E1" w:rsidRDefault="001123E1" w:rsidP="004B3084"/>
    <w:p w14:paraId="7A07B523" w14:textId="5888060A" w:rsidR="001123E1" w:rsidRDefault="001123E1" w:rsidP="001123E1">
      <w:r>
        <w:t xml:space="preserve">Uma HMI é “uma interface gráfica de utilizador para controlo industrial, que permite visualização, controlo, diagnóstico e gestão de processos”. </w:t>
      </w:r>
      <w:r>
        <w:fldChar w:fldCharType="begin" w:fldLock="1"/>
      </w:r>
      <w:r w:rsidR="00511924">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6", "uris" : [ "http://www.mendeley.com/documents/?uuid=04c09a20-bd75-4953-ba26-cc1c3cad7f76" ] } ], "mendeley" : { "formattedCitation" : "(Dias &amp; Fonseca, 2015, p. 16)", "plainTextFormattedCitation" : "(Dias &amp; Fonseca, 2015, p. 16)", "previouslyFormattedCitation" : "(Dias &amp; Fonseca, 2015, p. 16)" }, "properties" : { "noteIndex" : 0 }, "schema" : "https://github.com/citation-style-language/schema/raw/master/csl-citation.json" }</w:instrText>
      </w:r>
      <w:r>
        <w:fldChar w:fldCharType="separate"/>
      </w:r>
      <w:r w:rsidRPr="00FF43AE">
        <w:rPr>
          <w:noProof/>
        </w:rPr>
        <w:t>(Dias &amp; Fonseca, 2015, p. 16)</w:t>
      </w:r>
      <w:r>
        <w:fldChar w:fldCharType="end"/>
      </w:r>
    </w:p>
    <w:p w14:paraId="14BCF847" w14:textId="77777777" w:rsidR="001123E1" w:rsidRDefault="001123E1" w:rsidP="001123E1">
      <w:r>
        <w:t>A HMI deve estar conectada a outros componentes de hardware de forma a garantir a comunicação com o mesmo e assim perfazer o sistema industrial.</w:t>
      </w:r>
    </w:p>
    <w:p w14:paraId="308D794F" w14:textId="77777777" w:rsidR="001123E1" w:rsidRDefault="001123E1" w:rsidP="001123E1"/>
    <w:p w14:paraId="3E73AA69" w14:textId="77777777" w:rsidR="001123E1" w:rsidRDefault="001123E1" w:rsidP="001123E1">
      <w:pPr>
        <w:keepNext/>
        <w:jc w:val="center"/>
      </w:pPr>
      <w:r>
        <w:rPr>
          <w:noProof/>
          <w:lang w:eastAsia="pt-PT"/>
        </w:rPr>
        <w:drawing>
          <wp:inline distT="0" distB="0" distL="0" distR="0" wp14:anchorId="3975692A" wp14:editId="68503E55">
            <wp:extent cx="3851585" cy="3248025"/>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miexample.jpg"/>
                    <pic:cNvPicPr/>
                  </pic:nvPicPr>
                  <pic:blipFill>
                    <a:blip r:embed="rId14">
                      <a:extLst>
                        <a:ext uri="{28A0092B-C50C-407E-A947-70E740481C1C}">
                          <a14:useLocalDpi xmlns:a14="http://schemas.microsoft.com/office/drawing/2010/main" val="0"/>
                        </a:ext>
                      </a:extLst>
                    </a:blip>
                    <a:stretch>
                      <a:fillRect/>
                    </a:stretch>
                  </pic:blipFill>
                  <pic:spPr>
                    <a:xfrm>
                      <a:off x="0" y="0"/>
                      <a:ext cx="3855419" cy="3251258"/>
                    </a:xfrm>
                    <a:prstGeom prst="rect">
                      <a:avLst/>
                    </a:prstGeom>
                  </pic:spPr>
                </pic:pic>
              </a:graphicData>
            </a:graphic>
          </wp:inline>
        </w:drawing>
      </w:r>
    </w:p>
    <w:p w14:paraId="765D4865" w14:textId="306506B0" w:rsidR="001123E1" w:rsidRDefault="001123E1" w:rsidP="001123E1">
      <w:pPr>
        <w:pStyle w:val="Caption"/>
        <w:jc w:val="center"/>
      </w:pPr>
      <w:r>
        <w:t xml:space="preserve">Figura </w:t>
      </w:r>
      <w:fldSimple w:instr=" SEQ Figura \* ARABIC ">
        <w:r w:rsidR="00612EBD">
          <w:rPr>
            <w:noProof/>
          </w:rPr>
          <w:t>3</w:t>
        </w:r>
      </w:fldSimple>
      <w:r>
        <w:t xml:space="preserve"> - Exemplo de HMI</w:t>
      </w:r>
    </w:p>
    <w:p w14:paraId="73AF4B1E" w14:textId="77777777" w:rsidR="001123E1" w:rsidRDefault="001123E1" w:rsidP="001123E1"/>
    <w:p w14:paraId="26E1A4A1" w14:textId="0DCCBB1F" w:rsidR="001123E1" w:rsidRDefault="001123E1" w:rsidP="001123E1"/>
    <w:p w14:paraId="02335813" w14:textId="2865E1E6" w:rsidR="007A5D49" w:rsidRDefault="007A5D49" w:rsidP="001123E1">
      <w:r>
        <w:lastRenderedPageBreak/>
        <w:t>Um sensor é um equipamento que deteta alterações ou eventos no seu ambiente e fornece entrada de dados para outros componentes eletrónicos. São essenciais para monitorização, inspeção, efetuar medições, entre outras tarefas que sejam necessárias de ser realizadas em tempo real.</w:t>
      </w:r>
    </w:p>
    <w:p w14:paraId="6797F2E5" w14:textId="12BF89D9" w:rsidR="005D606F" w:rsidRDefault="005D606F" w:rsidP="001123E1"/>
    <w:p w14:paraId="10F2B5D4" w14:textId="77777777" w:rsidR="005D606F" w:rsidRDefault="005D606F" w:rsidP="005D606F">
      <w:pPr>
        <w:keepNext/>
        <w:jc w:val="center"/>
      </w:pPr>
      <w:r>
        <w:rPr>
          <w:noProof/>
          <w:lang w:eastAsia="pt-PT"/>
        </w:rPr>
        <w:drawing>
          <wp:inline distT="0" distB="0" distL="0" distR="0" wp14:anchorId="3B1F3912" wp14:editId="06A15A3D">
            <wp:extent cx="2333625" cy="2216944"/>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ensores-omron.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9696" cy="2222711"/>
                    </a:xfrm>
                    <a:prstGeom prst="rect">
                      <a:avLst/>
                    </a:prstGeom>
                  </pic:spPr>
                </pic:pic>
              </a:graphicData>
            </a:graphic>
          </wp:inline>
        </w:drawing>
      </w:r>
    </w:p>
    <w:p w14:paraId="5918076C" w14:textId="4AFF49D7" w:rsidR="005D606F" w:rsidRDefault="005D606F" w:rsidP="005D606F">
      <w:pPr>
        <w:pStyle w:val="Caption"/>
        <w:jc w:val="center"/>
      </w:pPr>
      <w:r>
        <w:t xml:space="preserve">Figura </w:t>
      </w:r>
      <w:fldSimple w:instr=" SEQ Figura \* ARABIC ">
        <w:r w:rsidR="00612EBD">
          <w:rPr>
            <w:noProof/>
          </w:rPr>
          <w:t>4</w:t>
        </w:r>
      </w:fldSimple>
      <w:r>
        <w:t xml:space="preserve"> - Sensores do fabricante OMRON</w:t>
      </w:r>
    </w:p>
    <w:p w14:paraId="3800F53A" w14:textId="61B16494" w:rsidR="008B1B8C" w:rsidRDefault="008B1B8C" w:rsidP="008B1B8C"/>
    <w:p w14:paraId="6D6C6CC3" w14:textId="050B510B" w:rsidR="008B1B8C" w:rsidRDefault="008B1B8C" w:rsidP="008B1B8C"/>
    <w:p w14:paraId="1E30B517" w14:textId="0D5AB7CE" w:rsidR="001744F4" w:rsidRDefault="001744F4" w:rsidP="008B1B8C">
      <w:r>
        <w:t xml:space="preserve">As unidades industriais, que são também conhecidas como drives industriais, são “controladores de motores utilizados para operações de controlo otimizado de motores” </w:t>
      </w:r>
      <w:r>
        <w:fldChar w:fldCharType="begin" w:fldLock="1"/>
      </w:r>
      <w:r w:rsidR="00787F8A">
        <w:instrText>ADDIN CSL_CITATION { "citationItems" : [ { "id" : "ITEM-1", "itemData" : { "abstract" : "Devido ao crescimento da aplica\u00e7\u00e3o de automa\u00e7\u00e3o no meio industrial, a competitividade dos v\u00e1rios setores industriais tem vindo a aumentar muito os seus n\u00edveis de oferta aos clientes.A gest\u00e3o de todos os processos dentro de uma ind\u00fastria \u00e9 um trabalho de elevada complexidade. Como tal, recorre-se \u00e0 utiliza\u00e7\u00e3o de ferramentas e tecnologias para o aux\u00edlio na execu\u00e7\u00e3o dos diversos processos, tais como aplica\u00e7\u00f5es l\u00f3gicas, que permitem uma interface gr\u00e1fica ao utilizador para acesso \u00e0 informa\u00e7\u00e3o relevante sobre o estado das entradas e sa\u00eddas de controlo do processo. Neste aspeto, o controlo, a supervis\u00e3o, e os aut\u00f3matos permitem o controlo sobre diversos equipamentos que estejam ligados na instala\u00e7\u00e3o utilizando protocolos de comunica\u00e7\u00e3o para um fluxo est\u00e1vel de informa\u00e7\u00e3o entre as v\u00e1rias camadas de rede.Os protocolos de comunica\u00e7\u00e3o Ethernet Industrial s\u00e3o cada vez mais uma alternativa no \u00e2mbito da automa\u00e7\u00e3o industrial. Este tipo de protocolos de comunica\u00e7\u00e3o estabeleceram-se de uma forma positiva no mercado devido \u00e0s suas comunica\u00e7\u00f5es em tempo-real, apresentando-se como uma solu\u00e7\u00e3o cred\u00edvel em rela\u00e7\u00e3o aos protocolos de interface s\u00e9rie devido \u00e0s suas elevadas taxas de transmiss\u00e3o de dados entre os ativos f\u00edsicos, \u00e0 utiliza\u00e7\u00e3o de topologias de rede mais flex\u00edveis para comunica\u00e7\u00e3o entre os ativos f\u00edsicos e a um n\u00famero de n\u00f3s superior ligados \u00e0 rede.O presente Trabalho de Projeto aborda a comunica\u00e7\u00e3o entre ativos f\u00edsicos industriais, que envolve um PLC (Programmable Logic Controller), uma consola interativa HMI (Human Machine Interface), e sistemas de microcontroladores. Foi desenvolvida uma biblioteca para implementa\u00e7\u00e3o do protocolo FINS (Factory Interface Network Service) para comunica\u00e7\u00e3o entre os ativos f\u00edsicos e terminais via Ethernet, sendo esta biblioteca para ambientes UNIX (Linux).A biblioteca foi usada como controlador de unidades I/O distribu\u00eddas em Ardu\u00edno e PLC OMRON, e visualiza\u00e7\u00e3o em consola HMI. ", "author" : [ { "dropping-particle" : "", "family" : "Dias", "given" : "Francisco Almeida Nunes Brito", "non-dropping-particle" : "", "parse-names" : false, "suffix" : "" }, { "dropping-particle" : "da", "family" : "Fonseca", "given" : "In\u00e1cio Sousa Adelino", "non-dropping-particle" : "", "parse-names" : false, "suffix" : "" } ], "id" : "ITEM-1", "issued" : { "date-parts" : [ [ "2015" ] ] }, "language" : "Portuguese", "title" : "Desenvolvimento de ferramenta para interliga\u00e7\u00e3o de dispositivos utilizando protocolos industriais", "type" : "article" }, "locator" : "17", "uris" : [ "http://www.mendeley.com/documents/?uuid=04c09a20-bd75-4953-ba26-cc1c3cad7f76" ] } ], "mendeley" : { "formattedCitation" : "(Dias &amp; Fonseca, 2015, p. 17)", "plainTextFormattedCitation" : "(Dias &amp; Fonseca, 2015, p. 17)", "previouslyFormattedCitation" : "(Dias &amp; Fonseca, 2015, p. 17)" }, "properties" : { "noteIndex" : 0 }, "schema" : "https://github.com/citation-style-language/schema/raw/master/csl-citation.json" }</w:instrText>
      </w:r>
      <w:r>
        <w:fldChar w:fldCharType="separate"/>
      </w:r>
      <w:r w:rsidRPr="001744F4">
        <w:rPr>
          <w:noProof/>
        </w:rPr>
        <w:t>(Dias &amp; Fonseca, 2015, p. 17)</w:t>
      </w:r>
      <w:r>
        <w:fldChar w:fldCharType="end"/>
      </w:r>
      <w:r>
        <w:t>. São normalmente utilizados numa vasta diversidade de aplicações industriais e têm a particularidade importante de poderem trabalhar com potências e tensões elevadas. Permitem monitorizar o comportamento dos motores e ajustar o desempenho dos mesmos consoante a tarefa que se pretende realizar.</w:t>
      </w:r>
    </w:p>
    <w:p w14:paraId="74B36D2A" w14:textId="736F3EAA" w:rsidR="00656E03" w:rsidRDefault="00656E03" w:rsidP="008B1B8C"/>
    <w:p w14:paraId="344714D8" w14:textId="77777777" w:rsidR="00656E03" w:rsidRDefault="00656E03" w:rsidP="00656E03">
      <w:pPr>
        <w:keepNext/>
        <w:jc w:val="center"/>
      </w:pPr>
      <w:r>
        <w:rPr>
          <w:noProof/>
          <w:lang w:eastAsia="pt-PT"/>
        </w:rPr>
        <w:drawing>
          <wp:inline distT="0" distB="0" distL="0" distR="0" wp14:anchorId="0E79704A" wp14:editId="639722F6">
            <wp:extent cx="4343400" cy="261225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rives.jpg"/>
                    <pic:cNvPicPr/>
                  </pic:nvPicPr>
                  <pic:blipFill>
                    <a:blip r:embed="rId16">
                      <a:extLst>
                        <a:ext uri="{28A0092B-C50C-407E-A947-70E740481C1C}">
                          <a14:useLocalDpi xmlns:a14="http://schemas.microsoft.com/office/drawing/2010/main" val="0"/>
                        </a:ext>
                      </a:extLst>
                    </a:blip>
                    <a:stretch>
                      <a:fillRect/>
                    </a:stretch>
                  </pic:blipFill>
                  <pic:spPr>
                    <a:xfrm>
                      <a:off x="0" y="0"/>
                      <a:ext cx="4347634" cy="2614801"/>
                    </a:xfrm>
                    <a:prstGeom prst="rect">
                      <a:avLst/>
                    </a:prstGeom>
                  </pic:spPr>
                </pic:pic>
              </a:graphicData>
            </a:graphic>
          </wp:inline>
        </w:drawing>
      </w:r>
    </w:p>
    <w:p w14:paraId="0DC3F40D" w14:textId="7F39591B" w:rsidR="00656E03" w:rsidRPr="008B1B8C" w:rsidRDefault="00656E03" w:rsidP="00656E03">
      <w:pPr>
        <w:pStyle w:val="Caption"/>
        <w:jc w:val="center"/>
      </w:pPr>
      <w:r>
        <w:t xml:space="preserve">Figura </w:t>
      </w:r>
      <w:fldSimple w:instr=" SEQ Figura \* ARABIC ">
        <w:r w:rsidR="00612EBD">
          <w:rPr>
            <w:noProof/>
          </w:rPr>
          <w:t>5</w:t>
        </w:r>
      </w:fldSimple>
      <w:r>
        <w:t xml:space="preserve"> - Exemplo de drives industriais</w:t>
      </w:r>
    </w:p>
    <w:p w14:paraId="045B5259" w14:textId="77777777" w:rsidR="001123E1" w:rsidRDefault="001123E1" w:rsidP="004B3084"/>
    <w:p w14:paraId="6479979B" w14:textId="77777777" w:rsidR="001123E1" w:rsidRPr="004B3084" w:rsidRDefault="001123E1" w:rsidP="004B3084"/>
    <w:p w14:paraId="33CDC080" w14:textId="5EAF87D4" w:rsidR="009C24B1" w:rsidRDefault="009C24B1" w:rsidP="009C24B1">
      <w:pPr>
        <w:pStyle w:val="Heading2"/>
        <w:ind w:firstLine="708"/>
      </w:pPr>
      <w:bookmarkStart w:id="7" w:name="_Toc484442672"/>
      <w:r w:rsidRPr="002A4B1A">
        <w:lastRenderedPageBreak/>
        <w:t>2.</w:t>
      </w:r>
      <w:r>
        <w:t>3</w:t>
      </w:r>
      <w:r w:rsidRPr="002A4B1A">
        <w:t xml:space="preserve"> </w:t>
      </w:r>
      <w:r>
        <w:t>Software para Automação</w:t>
      </w:r>
      <w:bookmarkEnd w:id="7"/>
    </w:p>
    <w:p w14:paraId="0EFAB360" w14:textId="1110BCFD" w:rsidR="00127D1D" w:rsidRDefault="00127D1D" w:rsidP="00127D1D"/>
    <w:p w14:paraId="5C884E2D" w14:textId="7586B27E" w:rsidR="005B278B" w:rsidRDefault="005B278B" w:rsidP="00127D1D">
      <w:r>
        <w:t xml:space="preserve">Para o contínuo caminho em crescendo da implementação de sistemas de automação na indústria, </w:t>
      </w:r>
      <w:r w:rsidR="00855EE6">
        <w:t xml:space="preserve">tem sido imperativa </w:t>
      </w:r>
      <w:r>
        <w:t xml:space="preserve">a utilização de hardware de controlo e de software especificamente desenhado para atuar sobre o mesmo. </w:t>
      </w:r>
    </w:p>
    <w:p w14:paraId="37D5E01E" w14:textId="31A895CA" w:rsidR="005B278B" w:rsidRDefault="005B278B" w:rsidP="00127D1D">
      <w:r>
        <w:t>O hardware de controlo possibilita o armazenamento de dados do processo</w:t>
      </w:r>
      <w:r w:rsidR="00006619">
        <w:t xml:space="preserve">, </w:t>
      </w:r>
      <w:r>
        <w:t xml:space="preserve">e </w:t>
      </w:r>
      <w:r w:rsidR="00006619">
        <w:t xml:space="preserve">se </w:t>
      </w:r>
      <w:r>
        <w:t>associado a técnicas de controlo</w:t>
      </w:r>
      <w:r w:rsidR="00006619">
        <w:t xml:space="preserve"> que atuam sobre ele</w:t>
      </w:r>
      <w:r>
        <w:t xml:space="preserve"> permite atingir maiores graus de confiabilidade relativamente ao seu funcionamento</w:t>
      </w:r>
      <w:r w:rsidR="00006619">
        <w:t xml:space="preserve"> </w:t>
      </w:r>
      <w:r w:rsidR="00006619">
        <w:fldChar w:fldCharType="begin" w:fldLock="1"/>
      </w:r>
      <w:r w:rsidR="00FF43AE">
        <w:instrText>ADDIN CSL_CITATION { "citationItems" : [ { "id" : "ITEM-1", "itemData" : { "abstract" : "The using of supervision systems has become more and more essential in accessing, managing and obtaining data of industrial processes, because of constant and frequent developments in industrial automation. These supervisory systems (SCADA) have been widely used in many industrial environments to store process data and to control the processes in accordance with some adopted strategy. The SCADA s control hardware is the set of equipments that execute this work. The SCADA s supervision software accesses process data through the control hardware and shows them to the users. Currently, many industrial systems adopt supervision softwares developed by the same manufacturer of the control hardware. Usually, these softwares cannot be used with other equipments made by distinct manufacturers. This work proposes an approach for developing supervisory systems able to access process information through different control hardwares. An architecture for supervisory systems is \ufb01rst de\ufb01ned, in order to guarantee ef\ufb01ciency in communication and data exchange. Then, the architecture is applied in a supervisory system to monitor oil wells that use distinct control hardwares. The implementation was modeled and veri\ufb01ed by using the formal method of the Petri networks. Finally, experimental results are presented to demonstrate the applicability of the proposed solution ", "author" : [ { "dropping-particle" : "de", "family" : "Souza", "given" : "Rodrigo Barbosa", "non-dropping-particle" : "", "parse-names" : false, "suffix" : "" }, { "dropping-particle" : "de", "family" : "Medeiros", "given" : "Adelardo Adelino Dantas", "non-dropping-particle" : "", "parse-names" : false, "suffix" : "" } ], "id" : "ITEM-1", "issued" : { "date-parts" : [ [ "2005" ] ] }, "language" : "Spanish; Castilian", "title" : "Uma arquitetura para sistemas supervis\u00f3rios industriais e sua aplica\u00e7\u00e3o em processos de eleva\u00e7\u00e3o artificial de petr\u00f3leo", "type" : "article" }, "locator" : "19", "uris" : [ "http://www.mendeley.com/documents/?uuid=a4471ac8-8b52-4981-94ad-06a1eb2bfc74" ] } ], "mendeley" : { "formattedCitation" : "(Souza &amp; Medeiros, 2005, p. 19)", "plainTextFormattedCitation" : "(Souza &amp; Medeiros, 2005, p. 19)", "previouslyFormattedCitation" : "(Souza &amp; Medeiros, 2005, p. 19)" }, "properties" : { "noteIndex" : 0 }, "schema" : "https://github.com/citation-style-language/schema/raw/master/csl-citation.json" }</w:instrText>
      </w:r>
      <w:r w:rsidR="00006619">
        <w:fldChar w:fldCharType="separate"/>
      </w:r>
      <w:r w:rsidR="00006619" w:rsidRPr="00006619">
        <w:rPr>
          <w:noProof/>
        </w:rPr>
        <w:t>(Souza &amp; Medeiros, 2005, p. 19)</w:t>
      </w:r>
      <w:r w:rsidR="00006619">
        <w:fldChar w:fldCharType="end"/>
      </w:r>
      <w:r w:rsidR="00006619">
        <w:t>.</w:t>
      </w:r>
    </w:p>
    <w:p w14:paraId="1858E5D3" w14:textId="156ABDB5" w:rsidR="00855EE6" w:rsidRDefault="00F761C5" w:rsidP="004C6DEC">
      <w:r>
        <w:t>O software para automação industrial permite que utilizadores implementem sistemas de controlo e aqu</w:t>
      </w:r>
      <w:r w:rsidR="003458AB">
        <w:t xml:space="preserve">isição de dados através de HMIs, </w:t>
      </w:r>
      <w:r>
        <w:t>sistemas SCADA</w:t>
      </w:r>
      <w:r w:rsidR="004C6DEC">
        <w:t xml:space="preserve"> e servidores OPC. P</w:t>
      </w:r>
      <w:r w:rsidR="00855EE6">
        <w:t>ara tal, na prática, devem estabelecer linhas de comunicação eficientes com componentes de hardware como</w:t>
      </w:r>
      <w:r w:rsidR="004C6DEC">
        <w:t xml:space="preserve"> os PLCs, PACs, Servo Motores ou Módulos de Input e Output.</w:t>
      </w:r>
    </w:p>
    <w:p w14:paraId="3AFC7317" w14:textId="77777777" w:rsidR="00890803" w:rsidRDefault="00890803" w:rsidP="004C6DEC"/>
    <w:p w14:paraId="58D49877" w14:textId="77777777" w:rsidR="0072014E" w:rsidRDefault="0072014E" w:rsidP="0072014E">
      <w:r>
        <w:t xml:space="preserve">Existem atualmente no mercado vários casos de sucesso de software para automação. São sistemas que têm vindo a maturar com o tempo, melhorar as suas capacidades e fornecer cada vez mais funcionalidades para uma eficaz implementação de sistemas de automação. Alguns desses casos são: </w:t>
      </w:r>
    </w:p>
    <w:p w14:paraId="226ACCFE" w14:textId="7C720391" w:rsidR="0072014E" w:rsidRDefault="0072014E" w:rsidP="0072014E">
      <w:pPr>
        <w:pStyle w:val="ListParagraph"/>
        <w:numPr>
          <w:ilvl w:val="0"/>
          <w:numId w:val="41"/>
        </w:numPr>
      </w:pPr>
      <w:r>
        <w:t>Twincat, que é um software d</w:t>
      </w:r>
      <w:r w:rsidR="00890803">
        <w:t>o</w:t>
      </w:r>
      <w:r>
        <w:t xml:space="preserve"> </w:t>
      </w:r>
      <w:r w:rsidR="00890803">
        <w:t>fabricante</w:t>
      </w:r>
      <w:r>
        <w:t xml:space="preserve"> Beckhoff, aglomera um conjunto de ferramentas e torna qualquer sistema baseado em PC num sistema de controlo em tempo-real com a possibilidade de ter vários PLCs, NCs, CNCs e/ou sistemas robóticos conectados. O Twincat vai na versão 3 e algumas das funcionalidades mais relevantes providenciadas pelo mesmo são a possibilidade de integração com o ambiente de desenvolvimento Microsoft Visual Studio, uma maior liberdade para selecionar linguagens de programação dado que são fornecidas livrarias para conectividade com linguagens mais comuns no mundo do desenvolvimento de software (como C# ou Java), o suporte para a linguagem de programação clássica dos PLCs, a IEC 61131-3, a possibilidade de conecar ao MATLab, entre outras.</w:t>
      </w:r>
    </w:p>
    <w:p w14:paraId="3CFFD061" w14:textId="146CE36E" w:rsidR="00702B29" w:rsidRDefault="00702B29" w:rsidP="00702B29"/>
    <w:p w14:paraId="6B1B2812" w14:textId="77777777" w:rsidR="00702B29" w:rsidRDefault="00702B29" w:rsidP="00702B29">
      <w:pPr>
        <w:keepNext/>
        <w:jc w:val="center"/>
      </w:pPr>
      <w:r>
        <w:rPr>
          <w:noProof/>
          <w:lang w:eastAsia="pt-PT"/>
        </w:rPr>
        <w:lastRenderedPageBreak/>
        <w:drawing>
          <wp:inline distT="0" distB="0" distL="0" distR="0" wp14:anchorId="4739A511" wp14:editId="4A3D6CD2">
            <wp:extent cx="4904727" cy="3238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wincat-3-extended-automation-language-support-iec-screen-2.jpg"/>
                    <pic:cNvPicPr/>
                  </pic:nvPicPr>
                  <pic:blipFill>
                    <a:blip r:embed="rId17">
                      <a:extLst>
                        <a:ext uri="{28A0092B-C50C-407E-A947-70E740481C1C}">
                          <a14:useLocalDpi xmlns:a14="http://schemas.microsoft.com/office/drawing/2010/main" val="0"/>
                        </a:ext>
                      </a:extLst>
                    </a:blip>
                    <a:stretch>
                      <a:fillRect/>
                    </a:stretch>
                  </pic:blipFill>
                  <pic:spPr>
                    <a:xfrm>
                      <a:off x="0" y="0"/>
                      <a:ext cx="4913561" cy="3244333"/>
                    </a:xfrm>
                    <a:prstGeom prst="rect">
                      <a:avLst/>
                    </a:prstGeom>
                  </pic:spPr>
                </pic:pic>
              </a:graphicData>
            </a:graphic>
          </wp:inline>
        </w:drawing>
      </w:r>
    </w:p>
    <w:p w14:paraId="305DA8B0" w14:textId="63C997D0" w:rsidR="00702B29" w:rsidRDefault="00702B29" w:rsidP="00702B29">
      <w:pPr>
        <w:pStyle w:val="Caption"/>
        <w:jc w:val="center"/>
      </w:pPr>
      <w:r>
        <w:t xml:space="preserve">Figura </w:t>
      </w:r>
      <w:fldSimple w:instr=" SEQ Figura \* ARABIC ">
        <w:r w:rsidR="00612EBD">
          <w:rPr>
            <w:noProof/>
          </w:rPr>
          <w:t>6</w:t>
        </w:r>
      </w:fldSimple>
      <w:r>
        <w:t xml:space="preserve"> - Ambiente de desenvolvimento Twincat 3</w:t>
      </w:r>
    </w:p>
    <w:p w14:paraId="14D708FF" w14:textId="77777777" w:rsidR="00702B29" w:rsidRDefault="00702B29" w:rsidP="00702B29"/>
    <w:p w14:paraId="35452530" w14:textId="648B38AF" w:rsidR="00890803" w:rsidRDefault="00890803" w:rsidP="0072014E">
      <w:pPr>
        <w:pStyle w:val="ListParagraph"/>
        <w:numPr>
          <w:ilvl w:val="0"/>
          <w:numId w:val="41"/>
        </w:numPr>
      </w:pPr>
      <w:r>
        <w:t>SIMATIC STEP 7, que é um software para controladores do fabricante Siemens e fornece um ambiente gráfico user-friendly para o utilizador criar projetos, converter projetos de versões anteriores e efetuar migrações. A evolução que este software tem sentido, permite que hoje o mesmo ofereça funcionalidades interessantes como maior controlo na criação de variáveis e tipos adicionais de informação tais como ponteiros, matrizes indexadas e estruturas, permite efetuar alterações no código do PLC sem que o autómato esteja em modo parado, efetua automaticamente conversões de dados de pequenas dimensões para formatos de maiores dimensões (como o DInt ou o Dword) quando necessário, entre outras.</w:t>
      </w:r>
    </w:p>
    <w:p w14:paraId="4C0A88A3" w14:textId="486FA00E" w:rsidR="00702B29" w:rsidRDefault="00702B29" w:rsidP="00702B29"/>
    <w:p w14:paraId="56C7D164" w14:textId="77777777" w:rsidR="00702B29" w:rsidRDefault="00702B29" w:rsidP="00702B29">
      <w:pPr>
        <w:keepNext/>
        <w:jc w:val="center"/>
      </w:pPr>
      <w:r>
        <w:rPr>
          <w:noProof/>
          <w:lang w:eastAsia="pt-PT"/>
        </w:rPr>
        <w:lastRenderedPageBreak/>
        <w:drawing>
          <wp:inline distT="0" distB="0" distL="0" distR="0" wp14:anchorId="1A9FABC9" wp14:editId="3F4D2C04">
            <wp:extent cx="4824636" cy="34975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tep7microwin.jpg"/>
                    <pic:cNvPicPr/>
                  </pic:nvPicPr>
                  <pic:blipFill>
                    <a:blip r:embed="rId18">
                      <a:extLst>
                        <a:ext uri="{28A0092B-C50C-407E-A947-70E740481C1C}">
                          <a14:useLocalDpi xmlns:a14="http://schemas.microsoft.com/office/drawing/2010/main" val="0"/>
                        </a:ext>
                      </a:extLst>
                    </a:blip>
                    <a:stretch>
                      <a:fillRect/>
                    </a:stretch>
                  </pic:blipFill>
                  <pic:spPr>
                    <a:xfrm>
                      <a:off x="0" y="0"/>
                      <a:ext cx="4838082" cy="3507327"/>
                    </a:xfrm>
                    <a:prstGeom prst="rect">
                      <a:avLst/>
                    </a:prstGeom>
                  </pic:spPr>
                </pic:pic>
              </a:graphicData>
            </a:graphic>
          </wp:inline>
        </w:drawing>
      </w:r>
    </w:p>
    <w:p w14:paraId="7D5C0762" w14:textId="376E10C9" w:rsidR="00702B29" w:rsidRDefault="00702B29" w:rsidP="00702B29">
      <w:pPr>
        <w:pStyle w:val="Caption"/>
        <w:jc w:val="center"/>
      </w:pPr>
      <w:r>
        <w:t xml:space="preserve">Figura </w:t>
      </w:r>
      <w:fldSimple w:instr=" SEQ Figura \* ARABIC ">
        <w:r w:rsidR="00612EBD">
          <w:rPr>
            <w:noProof/>
          </w:rPr>
          <w:t>7</w:t>
        </w:r>
      </w:fldSimple>
      <w:r>
        <w:t xml:space="preserve"> - Ambiente de desenvolvimento SIMATIC STEP 7</w:t>
      </w:r>
    </w:p>
    <w:p w14:paraId="45E63FAB" w14:textId="77777777" w:rsidR="00702B29" w:rsidRDefault="00702B29" w:rsidP="00702B29"/>
    <w:p w14:paraId="7DEE8B62" w14:textId="35E5FFB6" w:rsidR="00890803" w:rsidRDefault="00890803" w:rsidP="0072014E">
      <w:pPr>
        <w:pStyle w:val="ListParagraph"/>
        <w:numPr>
          <w:ilvl w:val="0"/>
          <w:numId w:val="41"/>
        </w:numPr>
      </w:pPr>
      <w:r>
        <w:t>PL7, é um software</w:t>
      </w:r>
      <w:r w:rsidR="00C77C90">
        <w:t xml:space="preserve"> para programação de controladores do fabricante Schneider-Electric e oferece características interessantes como módulos de aplicação específica sem a necessidade de programação, funções predefenidas, resolução de erros, alterações com o PLC em estado online, animação por código, entre outras.</w:t>
      </w:r>
    </w:p>
    <w:p w14:paraId="5C28CBC0" w14:textId="580A2ACF" w:rsidR="0072014E" w:rsidRDefault="0072014E" w:rsidP="004C6DEC"/>
    <w:p w14:paraId="6E7174BF" w14:textId="77777777" w:rsidR="00702B29" w:rsidRDefault="00702B29" w:rsidP="00702B29">
      <w:pPr>
        <w:keepNext/>
        <w:jc w:val="center"/>
      </w:pPr>
      <w:r>
        <w:rPr>
          <w:noProof/>
          <w:lang w:eastAsia="pt-PT"/>
        </w:rPr>
        <w:lastRenderedPageBreak/>
        <w:drawing>
          <wp:inline distT="0" distB="0" distL="0" distR="0" wp14:anchorId="4F42E024" wp14:editId="69209C3E">
            <wp:extent cx="5128260" cy="384649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l7.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37162" cy="3853167"/>
                    </a:xfrm>
                    <a:prstGeom prst="rect">
                      <a:avLst/>
                    </a:prstGeom>
                  </pic:spPr>
                </pic:pic>
              </a:graphicData>
            </a:graphic>
          </wp:inline>
        </w:drawing>
      </w:r>
    </w:p>
    <w:p w14:paraId="19191EF1" w14:textId="7F1BE28C" w:rsidR="00702B29" w:rsidRDefault="00702B29" w:rsidP="00702B29">
      <w:pPr>
        <w:pStyle w:val="Caption"/>
        <w:jc w:val="center"/>
      </w:pPr>
      <w:r>
        <w:t xml:space="preserve">Figura </w:t>
      </w:r>
      <w:fldSimple w:instr=" SEQ Figura \* ARABIC ">
        <w:r w:rsidR="00612EBD">
          <w:rPr>
            <w:noProof/>
          </w:rPr>
          <w:t>8</w:t>
        </w:r>
      </w:fldSimple>
      <w:r>
        <w:t xml:space="preserve"> - Ambiente de desenvolvimento PL7</w:t>
      </w:r>
    </w:p>
    <w:p w14:paraId="79C48C46" w14:textId="01C29A5A" w:rsidR="00431CC3" w:rsidRDefault="00431CC3" w:rsidP="004C6DEC"/>
    <w:p w14:paraId="2D4168E5" w14:textId="77777777" w:rsidR="00431CC3" w:rsidRDefault="00431CC3" w:rsidP="004C6DEC"/>
    <w:p w14:paraId="05FA6759" w14:textId="77777777" w:rsidR="00BB2635" w:rsidRDefault="00BB2635" w:rsidP="004C6DEC"/>
    <w:p w14:paraId="7745A4E3" w14:textId="38DD1BEE" w:rsidR="009667DD" w:rsidRDefault="009667DD" w:rsidP="009667DD"/>
    <w:p w14:paraId="05D30674" w14:textId="3EA1451B" w:rsidR="009667DD" w:rsidRDefault="009667DD" w:rsidP="00F75B21">
      <w:r>
        <w:t xml:space="preserve">A utilização de software dedicado a automação industrial </w:t>
      </w:r>
      <w:r w:rsidR="0069380C">
        <w:t>permite a construção de sistemas cada vez mais evoluídos, dado que os próprios softwares têm sofrido</w:t>
      </w:r>
      <w:r w:rsidR="00F75B21">
        <w:t xml:space="preserve"> transformações em sentido crescente, permitindo trazer hoje em dia benefícios como maior eficácia na m</w:t>
      </w:r>
      <w:r>
        <w:t>onitorização e controlo das operações a decorrer</w:t>
      </w:r>
      <w:r w:rsidR="00F75B21">
        <w:t>, d</w:t>
      </w:r>
      <w:r>
        <w:t>iagnóstico</w:t>
      </w:r>
      <w:r w:rsidR="00F75B21">
        <w:t>s</w:t>
      </w:r>
      <w:r>
        <w:t xml:space="preserve"> do estado do sistema e de potenciais problemas com equipamentos</w:t>
      </w:r>
      <w:r w:rsidR="00F75B21">
        <w:t>, integração e comunicação</w:t>
      </w:r>
      <w:r>
        <w:t xml:space="preserve"> de forma eficiente com módulos de input e output</w:t>
      </w:r>
      <w:r w:rsidR="00F75B21">
        <w:t>, a</w:t>
      </w:r>
      <w:r>
        <w:t>umento de visibilidade da execução dos processos em tempo real</w:t>
      </w:r>
      <w:r w:rsidR="00F75B21">
        <w:t>, entre outros.</w:t>
      </w:r>
    </w:p>
    <w:p w14:paraId="2780F9A8" w14:textId="77777777" w:rsidR="009667DD" w:rsidRDefault="009667DD" w:rsidP="009667DD"/>
    <w:p w14:paraId="55C165C1" w14:textId="77777777" w:rsidR="00F761C5" w:rsidRPr="00127D1D" w:rsidRDefault="00F761C5" w:rsidP="00127D1D"/>
    <w:p w14:paraId="0905A18F" w14:textId="73BCFEB1" w:rsidR="004F007F" w:rsidRDefault="00171ADF" w:rsidP="00C4798E">
      <w:pPr>
        <w:pStyle w:val="Heading2"/>
        <w:ind w:firstLine="708"/>
      </w:pPr>
      <w:bookmarkStart w:id="8" w:name="_Toc484442673"/>
      <w:r w:rsidRPr="002A4B1A">
        <w:t>2.</w:t>
      </w:r>
      <w:r w:rsidR="009C24B1">
        <w:t>4</w:t>
      </w:r>
      <w:r w:rsidRPr="002A4B1A">
        <w:t xml:space="preserve"> </w:t>
      </w:r>
      <w:r w:rsidR="00C4798E">
        <w:t>Fabrico Aditivo</w:t>
      </w:r>
      <w:bookmarkEnd w:id="8"/>
    </w:p>
    <w:p w14:paraId="7320B7AC" w14:textId="5BA04E6B" w:rsidR="00447AF8" w:rsidRDefault="00447AF8" w:rsidP="00A44F11"/>
    <w:p w14:paraId="2ADDF799" w14:textId="7840DBA7" w:rsidR="00447AF8" w:rsidRDefault="00787F8A" w:rsidP="00A44F11">
      <w:r>
        <w:t xml:space="preserve">O Fabrico Aditivo, também conhecido como </w:t>
      </w:r>
      <w:r w:rsidR="00447AF8">
        <w:t xml:space="preserve">impressão a três dimensões, </w:t>
      </w:r>
      <w:r>
        <w:t xml:space="preserve">consiste em produzir um objeto sólido, em três dimensões, proveniente de um ficheiro digital </w:t>
      </w:r>
      <w:r>
        <w:fldChar w:fldCharType="begin" w:fldLock="1"/>
      </w:r>
      <w:r w:rsidR="00BF0C8E">
        <w:instrText>ADDIN CSL_CITATION { "citationItems" : [ { "id" : "ITEM-1", "itemData" : { "abstract" : "Thiscasestudyprovidesanoverviewoftheautomobileindustry,Simoldesandtheemergenceofadditivemanufacturingtechnology,alsoknownas3Dprinting.Thegoalofthismaster\u2019sdegreedissertationistoconductastrategicanalysisofSimoldestakingintoaccounttheimplicationsofincorporatingadditivemanufacturingtechnologyintothecompany\u00b4svaluechain.UnderstandingwhatadvantagesadditivemanufacturingcanbringtoSimoldesstrategyisfundamental.Differentmanagementapproachesregardingthistechnologyareprovidedattheendofthecase.ShouldSimoldesnotadoptthistechnology,orshouldtheyproactivelyincorporateadditivemanufacturingintoitsmanufacturingprocess?Thisisthemainsubjecttothediscussedonthismaster\u2019sdissertationthesis.Intheteachingnotessection,thereisasetofquestionswithaproposedresolution.Fromthisanalysis,itispossibletoseeseveralbenefitsthatadditivemanufacturingcanbringtoSimoldes.Efficienciesintimeandcostsarethemainpotentialadvantages.IncorporationofthistechnologyintoSimoldesmanufacturingprocessesistherecommendedoutcomeofthiscasestudy. Estecasodeestudomostraumavis\u00e3ogeraldaind\u00fastriaautom\u00f3vel,daempresaSimoldesedosurgimentodatecnologiadefabrica\u00e7\u00e3oaditiva,tamb\u00e9mconhecidacomoaimpress\u00e3o3D.Oobjetivodestadisserta\u00e7\u00e3odemestrado\u00e9adarealiza\u00e7\u00e3odeumaan\u00e1liseestrat\u00e9gicadaempresaSimoldestendoemcontaasimplica\u00e7\u00f5esdaincorpora\u00e7\u00e3odatecnologiadefabrica\u00e7\u00e3oaditivanasuacadeiadevalor.EntenderasvantagensqueestatecnologiapodetrazerparaaSimoldes\u00e9umdosaspectosfundamentais.Diferentesabordagensemrela\u00e7\u00e3oaestatecnologias\u00e3ofornecidosnofinaldocaso.Dever\u00e1aSimoldesn\u00e3oadotaressatecnologia,oudever\u00e1incorporardeformaproactivaafabrica\u00e7\u00e3oaditivanosseusprocessosdeprodu\u00e7\u00e3o?Este\u00e9oprincipalaspectoaserdiscutidonestadisserta\u00e7\u00e3odemestrado.Nasec\u00e7\u00e3odenotasdeensino,h\u00e1umconjuntodeperguntascomumapropostaderesolu\u00e7\u00e3o.Apartirdestaan\u00e1lise,\u00e9poss\u00edvelobservarv\u00e1riosbenef\u00edciosqueafabrica\u00e7\u00e3oaditivapodetrazerparaaSimoldes.Ganhosdeefici\u00eancianotempoenoscustoss\u00e3oasprincipaisepotenciaisvantagens.Aincorpora\u00e7\u00e3odestatecnologiaemprocessosdefabrica\u00e7\u00e3oSimoldes\u00e9oresultadorecomendadodestecasodeestudo. ", "author" : [ { "dropping-particle" : "", "family" : "Canas", "given" : "Ricardo Manuel da Silva", "non-dropping-particle" : "", "parse-names" : false, "suffix" : "" }, { "dropping-particle" : "", "family" : "Pires", "given" : "Jo\u00e3o Sim\u00e3o", "non-dropping-particle" : "", "parse-names" : false, "suffix" : "" } ], "id" : "ITEM-1", "issued" : { "date-parts" : [ [ "2014" ] ] }, "language" : "English", "title" : "Simoldes : the impact of additive manufacturing : 3D Printing Technology", "type" : "article" }, "locator" : "10", "uris" : [ "http://www.mendeley.com/documents/?uuid=0ed58929-e0a7-40e3-81b0-391d062789d1" ] } ], "mendeley" : { "formattedCitation" : "(Canas &amp; Pires, 2014, p. 10)", "plainTextFormattedCitation" : "(Canas &amp; Pires, 2014, p. 10)", "previouslyFormattedCitation" : "(Canas &amp; Pires, 2014, p. 10)" }, "properties" : { "noteIndex" : 0 }, "schema" : "https://github.com/citation-style-language/schema/raw/master/csl-citation.json" }</w:instrText>
      </w:r>
      <w:r>
        <w:fldChar w:fldCharType="separate"/>
      </w:r>
      <w:r w:rsidRPr="00787F8A">
        <w:rPr>
          <w:noProof/>
        </w:rPr>
        <w:t>(Canas &amp; Pires, 2014, p. 10)</w:t>
      </w:r>
      <w:r>
        <w:fldChar w:fldCharType="end"/>
      </w:r>
      <w:r>
        <w:t>, e a criação/produção deste objeto é realizada através de processos aditivos que consistem em imprimir camadas sucessivas com recurso a um determinado material e, por vezes, em determinadas condições (como temperatura, humidade, etc).</w:t>
      </w:r>
    </w:p>
    <w:p w14:paraId="43509275" w14:textId="77777777" w:rsidR="00787F8A" w:rsidRPr="00A44F11" w:rsidRDefault="00787F8A" w:rsidP="00A44F11"/>
    <w:p w14:paraId="4CAA145B" w14:textId="549D633C" w:rsidR="007D2B0F" w:rsidRDefault="00BF0C8E" w:rsidP="004A7135">
      <w:r>
        <w:lastRenderedPageBreak/>
        <w:t xml:space="preserve">O processo de Fabrico Aditivo começou com Chuck Hull, em 1984, quando este criou um processo conhecido como estereolitografia, que utilizava lasers ultra-violeta para curar fotopolímeros. O mesmo Chuck Hull também foi o criador do formato de ficheiros STL </w:t>
      </w:r>
      <w:r>
        <w:fldChar w:fldCharType="begin" w:fldLock="1"/>
      </w:r>
      <w:r w:rsidR="008228D4">
        <w:instrText>ADDIN CSL_CITATION { "citationItems" : [ { "id" : "ITEM-1", "itemData" : { "abstract" : "The article presents an introduction to 3D printing or additive manufacturing as of August 2014. The topics discussed include invention of stereolithography employing ultraviolet lasers to cure photopolymers by Chuck Hull of 3D Systems Corp, information fused deposition modeling technology, and the benefits of Polyjet 3 Dimensional Printing technology. ", "id" : "ITEM-1", "issue" : "8 OP  - Popular Plastics &amp; Packaging. Aug2014, Vol. 59 Issue 8, p58-64. 3p.", "issued" : { "date-parts" : [ [ "2014" ] ] }, "language" : "English", "page" : "58", "title" : "3D printing -- Additive manufacturing: An introduction.", "type" : "article", "volume" : "59" }, "uris" : [ "http://www.mendeley.com/documents/?uuid=41fab7d2-919b-46d6-ad4f-63fe4f13fce7" ] } ], "mendeley" : { "formattedCitation" : "(\u201c3D printing -- Additive manufacturing: An introduction.,\u201d 2014)", "plainTextFormattedCitation" : "(\u201c3D printing -- Additive manufacturing: An introduction.,\u201d 2014)", "previouslyFormattedCitation" : "(\u201c3D printing -- Additive manufacturing: An introduction.,\u201d 2014)" }, "properties" : { "noteIndex" : 0 }, "schema" : "https://github.com/citation-style-language/schema/raw/master/csl-citation.json" }</w:instrText>
      </w:r>
      <w:r>
        <w:fldChar w:fldCharType="separate"/>
      </w:r>
      <w:r w:rsidR="00534740" w:rsidRPr="00534740">
        <w:rPr>
          <w:noProof/>
        </w:rPr>
        <w:t>(“3D printing -- Additive manufacturing: An introduction.,” 2014)</w:t>
      </w:r>
      <w:r>
        <w:fldChar w:fldCharType="end"/>
      </w:r>
      <w:r>
        <w:t xml:space="preserve"> que ainda hoje é bastante aceite pelo software das impressoras 3D.</w:t>
      </w:r>
    </w:p>
    <w:p w14:paraId="2E011104" w14:textId="26681887" w:rsidR="00883E87" w:rsidRDefault="00883E87" w:rsidP="000C0BAF">
      <w:pPr>
        <w:pStyle w:val="Caption"/>
      </w:pPr>
    </w:p>
    <w:p w14:paraId="7E833E89" w14:textId="77777777" w:rsidR="00883E87" w:rsidRDefault="00883E87" w:rsidP="004A7135"/>
    <w:p w14:paraId="53031519" w14:textId="57BEBEFD" w:rsidR="00883E87" w:rsidRDefault="00883E87" w:rsidP="004A7135">
      <w:r>
        <w:t xml:space="preserve">Uma das grandes vantagens </w:t>
      </w:r>
      <w:r w:rsidR="0098400D">
        <w:t>do</w:t>
      </w:r>
      <w:r>
        <w:t xml:space="preserve"> </w:t>
      </w:r>
      <w:r w:rsidR="0098400D">
        <w:t>fabrico aditivo</w:t>
      </w:r>
      <w:r>
        <w:t>, e que rotulou este processo de prototipagem rápida, foi a possibilidade de confeção de partes de plástico de uma forma rápida, já que o processo tradicional demorava entre seis a oito semana, e mesmo assim as peças ainda poderiam necessitar de ser trabalhadas devido a problemas na manufatura. Assim, a impressora 3D já demonstrava a flexibilidade e rapidez do processo e como isso poderiam ser excelentes características a seu favor.</w:t>
      </w:r>
    </w:p>
    <w:p w14:paraId="036786D3" w14:textId="6461C9CD" w:rsidR="00883E87" w:rsidRDefault="00883E87" w:rsidP="004A7135"/>
    <w:p w14:paraId="4EDA64CB" w14:textId="31175369" w:rsidR="0098400D" w:rsidRDefault="0098400D" w:rsidP="004A7135">
      <w:r>
        <w:t>Ao longo dos anos, o fabrico aditivo continuou o seu caminho evolutivo, com a adição de novos materiais a serem impressos em três dimensões, com a melhoria na precisão da impressão e também com várias empresas a lançarem-se no mercado inovando em vários aspetos. Hoje em dia já é possível imprimir através de várias técnicas de impressão assim como utilizar vários tipos de material (plásticos, metais, cerâmicas, etc) para o efeito.</w:t>
      </w:r>
    </w:p>
    <w:p w14:paraId="39A2628F" w14:textId="2C5CCDB4" w:rsidR="00D82654" w:rsidRDefault="00D82654" w:rsidP="004A7135"/>
    <w:p w14:paraId="2F995C0A" w14:textId="3462E694" w:rsidR="0098400D" w:rsidRDefault="00A3138C" w:rsidP="004A7135">
      <w:r>
        <w:t>Apesar de nesta altura</w:t>
      </w:r>
      <w:r w:rsidR="00D82654">
        <w:t xml:space="preserve"> os meios de produção tradicionais ainda oferecerem algumas vantagens, nomeadamente em produção de larga-escala, o</w:t>
      </w:r>
      <w:r w:rsidR="0098400D">
        <w:t xml:space="preserve"> fabrico aditivo </w:t>
      </w:r>
      <w:r w:rsidR="00D82654">
        <w:t xml:space="preserve">já </w:t>
      </w:r>
      <w:r w:rsidR="0098400D">
        <w:t>oferece vários benefícios</w:t>
      </w:r>
      <w:r w:rsidR="00D82654">
        <w:t>, como</w:t>
      </w:r>
      <w:r w:rsidR="00DB0995">
        <w:t>:</w:t>
      </w:r>
    </w:p>
    <w:p w14:paraId="796278D8" w14:textId="4C9393EF" w:rsidR="00DB0995" w:rsidRDefault="00DB0995" w:rsidP="00DB0995">
      <w:pPr>
        <w:pStyle w:val="ListParagraph"/>
        <w:numPr>
          <w:ilvl w:val="0"/>
          <w:numId w:val="38"/>
        </w:numPr>
      </w:pPr>
      <w:r>
        <w:t>Customização em massa – a possibilidade de criar designs customizados abre portas a possibilidades ilimitadas.</w:t>
      </w:r>
    </w:p>
    <w:p w14:paraId="58C90E51" w14:textId="59610545" w:rsidR="00DB0995" w:rsidRDefault="00DB0995" w:rsidP="00DB0995">
      <w:pPr>
        <w:pStyle w:val="ListParagraph"/>
        <w:numPr>
          <w:ilvl w:val="0"/>
          <w:numId w:val="38"/>
        </w:numPr>
      </w:pPr>
      <w:r>
        <w:t>Novas capacidades – produtos complexos podem ser produzidos sem investimentos avultados e com custos variáveis mais baixos do que métodos tradicionais.</w:t>
      </w:r>
    </w:p>
    <w:p w14:paraId="7A14177B" w14:textId="49FE5B1C" w:rsidR="00DB0995" w:rsidRDefault="00DB0995" w:rsidP="00DB0995">
      <w:pPr>
        <w:pStyle w:val="ListParagraph"/>
        <w:numPr>
          <w:ilvl w:val="0"/>
          <w:numId w:val="38"/>
        </w:numPr>
      </w:pPr>
      <w:r>
        <w:t>Tempo de entrega – o design e os ciclos de produção sofrem um grande aumento de velocidade, que torna possível que o produto chegue ao mercado mais rapidamente.</w:t>
      </w:r>
    </w:p>
    <w:p w14:paraId="3DFA141E" w14:textId="22F154AE" w:rsidR="00DB0995" w:rsidRDefault="00DB0995" w:rsidP="00DB0995">
      <w:pPr>
        <w:pStyle w:val="ListParagraph"/>
        <w:numPr>
          <w:ilvl w:val="0"/>
          <w:numId w:val="38"/>
        </w:numPr>
      </w:pPr>
      <w:r>
        <w:t>Cadeia de fornecimento simplificada – a produção está mais perto do ponto de entrega, que simplifica o processo do ponto de vista do inventário.</w:t>
      </w:r>
    </w:p>
    <w:p w14:paraId="1F4A54BB" w14:textId="769E4A99" w:rsidR="00DB0995" w:rsidRDefault="00DB0995" w:rsidP="00DB0995">
      <w:pPr>
        <w:pStyle w:val="ListParagraph"/>
        <w:numPr>
          <w:ilvl w:val="0"/>
          <w:numId w:val="38"/>
        </w:numPr>
      </w:pPr>
      <w:r>
        <w:t xml:space="preserve">Redução de desperdícios – materiais não utilizados podem ser reutilizados para impressão sucessiva, o </w:t>
      </w:r>
      <w:r w:rsidR="00D82654">
        <w:t>que significa que o desperdício será menor.</w:t>
      </w:r>
    </w:p>
    <w:p w14:paraId="31A0C31F" w14:textId="33CD0FDE" w:rsidR="00D82654" w:rsidRDefault="00D82654" w:rsidP="00D82654"/>
    <w:p w14:paraId="5CE6789C" w14:textId="7AD744F1" w:rsidR="00D82654" w:rsidRDefault="00D82654" w:rsidP="00D82654"/>
    <w:p w14:paraId="2F7CDD71" w14:textId="6822A7EE" w:rsidR="001A7A59" w:rsidRDefault="001A7A59" w:rsidP="00D82654">
      <w:r>
        <w:t xml:space="preserve">Atualmente </w:t>
      </w:r>
      <w:r w:rsidR="006342F3">
        <w:t xml:space="preserve">o fabrico aditivo ainda prevalece na prototipagem e na produção de lotes mais pequenos, no entanto já </w:t>
      </w:r>
      <w:r w:rsidR="00A3138C">
        <w:t>tem</w:t>
      </w:r>
      <w:r w:rsidR="006342F3">
        <w:t xml:space="preserve"> bastantes aplicações nas várias indústrias:</w:t>
      </w:r>
    </w:p>
    <w:p w14:paraId="1A11275D" w14:textId="5A8483F3" w:rsidR="006342F3" w:rsidRDefault="006342F3" w:rsidP="006342F3">
      <w:pPr>
        <w:pStyle w:val="ListParagraph"/>
        <w:numPr>
          <w:ilvl w:val="0"/>
          <w:numId w:val="39"/>
        </w:numPr>
      </w:pPr>
      <w:r>
        <w:lastRenderedPageBreak/>
        <w:t>Indústria Automóvel</w:t>
      </w:r>
      <w:r w:rsidR="00A3138C">
        <w:t>: componentes específicos para produção de motores, designs inovadores como conceitos de chassis.</w:t>
      </w:r>
    </w:p>
    <w:p w14:paraId="7D9633C9" w14:textId="515D3A51" w:rsidR="00A3138C" w:rsidRDefault="00A3138C" w:rsidP="006342F3">
      <w:pPr>
        <w:pStyle w:val="ListParagraph"/>
        <w:numPr>
          <w:ilvl w:val="0"/>
          <w:numId w:val="39"/>
        </w:numPr>
      </w:pPr>
      <w:r>
        <w:t>Indústria Aeroespacial: bicos de combustível de aeronaves, partes de motores a jato.</w:t>
      </w:r>
    </w:p>
    <w:p w14:paraId="00931005" w14:textId="3C0A7620" w:rsidR="00A3138C" w:rsidRDefault="00A3138C" w:rsidP="006342F3">
      <w:pPr>
        <w:pStyle w:val="ListParagraph"/>
        <w:numPr>
          <w:ilvl w:val="0"/>
          <w:numId w:val="39"/>
        </w:numPr>
      </w:pPr>
      <w:r>
        <w:t>Indústria Médica: implantes para a anca ou espinha.</w:t>
      </w:r>
    </w:p>
    <w:p w14:paraId="78626FD4" w14:textId="6BF2CC05" w:rsidR="00A3138C" w:rsidRDefault="00A3138C" w:rsidP="006342F3">
      <w:pPr>
        <w:pStyle w:val="ListParagraph"/>
        <w:numPr>
          <w:ilvl w:val="0"/>
          <w:numId w:val="39"/>
        </w:numPr>
      </w:pPr>
      <w:r>
        <w:t>Entre outros.</w:t>
      </w:r>
    </w:p>
    <w:p w14:paraId="5C89C10B" w14:textId="6442523F" w:rsidR="00A3138C" w:rsidRDefault="00A3138C" w:rsidP="00A3138C"/>
    <w:p w14:paraId="5F5A1BFE" w14:textId="3E578D23" w:rsidR="00A3138C" w:rsidRDefault="00A27273" w:rsidP="00A3138C">
      <w:r>
        <w:t>Neste momento pode-se afirmar que o fabrico aditivo já é uma solução viável para prototipagem ou para produção de baixa escala. Agora o desafio é evoluir o seu hardware de forma a atingir os requisitos técnicos e de custo necessários para suportar produção de grande escala.</w:t>
      </w:r>
    </w:p>
    <w:p w14:paraId="6060EFE0" w14:textId="5C0C6526" w:rsidR="001A7A59" w:rsidRDefault="001A7A59" w:rsidP="00D82654"/>
    <w:p w14:paraId="62913D64" w14:textId="77777777" w:rsidR="001A7A59" w:rsidRDefault="001A7A59" w:rsidP="00D82654"/>
    <w:p w14:paraId="70E03ADA" w14:textId="2EB37676" w:rsidR="00C4798E" w:rsidRDefault="00C4798E" w:rsidP="007D2B0F">
      <w:pPr>
        <w:pStyle w:val="Heading2"/>
        <w:ind w:firstLine="708"/>
      </w:pPr>
      <w:bookmarkStart w:id="9" w:name="_Toc484442675"/>
      <w:r w:rsidRPr="002A4B1A">
        <w:t>2.</w:t>
      </w:r>
      <w:r>
        <w:t>5</w:t>
      </w:r>
      <w:r w:rsidRPr="002A4B1A">
        <w:t xml:space="preserve"> </w:t>
      </w:r>
      <w:r>
        <w:t>Web para Automação</w:t>
      </w:r>
      <w:bookmarkEnd w:id="9"/>
    </w:p>
    <w:p w14:paraId="35D46A87" w14:textId="3591ABBC" w:rsidR="00352309" w:rsidRDefault="00352309" w:rsidP="00352309"/>
    <w:p w14:paraId="5D84E731" w14:textId="28A22BD1" w:rsidR="00332D48" w:rsidRDefault="00A623E4" w:rsidP="00A623E4">
      <w:r>
        <w:t>Atualmente a web é um universo em crescimento de páginas e aplicações interligadas. Há arm</w:t>
      </w:r>
      <w:r w:rsidR="002B230A">
        <w:t>azenamento e partilha de vídeos e</w:t>
      </w:r>
      <w:r>
        <w:t xml:space="preserve"> de fotos, há conteúdo interativo, há monitorização em tempo-real de forma remota, há acessos via dispositivos móveis como smartphones ou tablets, etc. Tudo isto é possibilitado pela interação de tecnologias da web e através da evolução dos browsers que proporcionam hoje em dia novas e cada vez mais completas experiências aos utilizadores.</w:t>
      </w:r>
      <w:r w:rsidR="00332D48">
        <w:t xml:space="preserve"> A evolução destes dois pilares tem sustentado o enorme crescimento da internet como ferramenta de trabalho, de entretenimento, de pesquisa, de leitura, etc.</w:t>
      </w:r>
    </w:p>
    <w:p w14:paraId="72783D98" w14:textId="35B0F9DB" w:rsidR="007F5F7D" w:rsidRDefault="007F5F7D" w:rsidP="00A623E4"/>
    <w:p w14:paraId="239BCFE1" w14:textId="0FAED33E" w:rsidR="007F5F7D" w:rsidRDefault="007F5F7D" w:rsidP="00A623E4">
      <w:r>
        <w:t>-- HTTP –</w:t>
      </w:r>
    </w:p>
    <w:p w14:paraId="40EAA7D9" w14:textId="77777777" w:rsidR="00D148DE" w:rsidRDefault="00D148DE" w:rsidP="00A623E4"/>
    <w:p w14:paraId="09E9848D" w14:textId="042CE926" w:rsidR="002B230A" w:rsidRDefault="00C43A27" w:rsidP="00A623E4">
      <w:r>
        <w:t xml:space="preserve">O HTTP (HyperText Transfer Protocol) é </w:t>
      </w:r>
      <w:r w:rsidR="003077F5">
        <w:t>um</w:t>
      </w:r>
      <w:r>
        <w:t xml:space="preserve"> protocolo</w:t>
      </w:r>
      <w:r w:rsidR="003077F5">
        <w:t xml:space="preserve"> de comunicação baseado em pedidos (Requests) e respostas (Responses) e é a</w:t>
      </w:r>
      <w:r>
        <w:t xml:space="preserve"> base da web. Foi inventado por Tim Bertners-Lee </w:t>
      </w:r>
      <w:r w:rsidR="00283EBD">
        <w:t>em</w:t>
      </w:r>
      <w:r>
        <w:t xml:space="preserve"> 1990</w:t>
      </w:r>
      <w:r w:rsidR="00E2273C">
        <w:t xml:space="preserve"> </w:t>
      </w:r>
      <w:r w:rsidR="00E2273C">
        <w:fldChar w:fldCharType="begin" w:fldLock="1"/>
      </w:r>
      <w:r w:rsidR="008228D4">
        <w:instrText>ADDIN CSL_CITATION { "citationItems" : [ { "id" : "ITEM-1", "itemData" : { "ISBN" : "9780787650155", "abstract" : "Berners-Lee, Tim (Sir Timothy Berners-Lee), 1955\u2013, British computer scientist, b. London, grad. The Queen's College, Oxford (B.A. 1976). He joined CERN, near Geneva, Switzerland, as a consultant software engineer in 1960. While there he wrote for his own private use a program for storing information including using random associations; this program formed the conceptual basis for the future development of the World Wide Web. In 1989, he proposed a global hypertext project, to be known as the World Wide Web; it was to be designed to allow people to work together by combining their knowledge in a web of hypertext documents. He wrote the first Web server and the first client, a hypertext browser-editor, and defined the URL, HTTP and HTML specifications on which the Web depends. The Web was made available within CERN in Dec., 1990, and on the Internet at large in the summer of 1991. In 1994, Berners-Lee joined the Laboratory for Computer Science at the Massachusetts Institute of Technology as Director of the W3 Consortium, which coordinates Web development worldwide. With M. Fischetti, he wrote Weaving the Web (1999). He was knighted in 2004. [ABSTRACT FROM PUBLISHER] &lt;i&gt;Copyright of Columbia Electronic Encyclopedia, 6th Edition is the property of Columbia University Pres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lt;/i&gt; (Copyright applies to all Abstracts.) ", "id" : "ITEM-1", "issued" : { "date-parts" : [ [ "2017" ] ] }, "language" : "English", "page" : "1", "title" : "Columbia Electronic Encyclopedia, 6th Edition", "type" : "article" }, "uris" : [ "http://www.mendeley.com/documents/?uuid=728b9e49-101e-468c-97e3-9ad6030ec9e7" ] } ], "mendeley" : { "formattedCitation" : "(\u201cColumbia Electronic Encyclopedia, 6th Edition,\u201d 2017)", "plainTextFormattedCitation" : "(\u201cColumbia Electronic Encyclopedia, 6th Edition,\u201d 2017)", "previouslyFormattedCitation" : "(\u201cColumbia Electronic Encyclopedia, 6th Edition,\u201d 2017)" }, "properties" : { "noteIndex" : 0 }, "schema" : "https://github.com/citation-style-language/schema/raw/master/csl-citation.json" }</w:instrText>
      </w:r>
      <w:r w:rsidR="00E2273C">
        <w:fldChar w:fldCharType="separate"/>
      </w:r>
      <w:r w:rsidR="00534740" w:rsidRPr="00534740">
        <w:rPr>
          <w:noProof/>
        </w:rPr>
        <w:t>(“Columbia Electronic Encyclopedia, 6th Edition,” 2017)</w:t>
      </w:r>
      <w:r w:rsidR="00E2273C">
        <w:fldChar w:fldCharType="end"/>
      </w:r>
      <w:r>
        <w:t xml:space="preserve"> e já sofreu algumas alterações, mas manteve sempre a </w:t>
      </w:r>
      <w:r w:rsidR="007023F9">
        <w:t>simplicidade que o caracteriza.</w:t>
      </w:r>
    </w:p>
    <w:p w14:paraId="15CD3938" w14:textId="08200ED2" w:rsidR="003077F5" w:rsidRDefault="003077F5" w:rsidP="00A623E4"/>
    <w:p w14:paraId="50CFD138" w14:textId="77777777" w:rsidR="003077F5" w:rsidRDefault="003077F5" w:rsidP="003077F5">
      <w:pPr>
        <w:keepNext/>
      </w:pPr>
      <w:r>
        <w:rPr>
          <w:noProof/>
          <w:lang w:eastAsia="pt-PT"/>
        </w:rPr>
        <w:lastRenderedPageBreak/>
        <w:drawing>
          <wp:inline distT="0" distB="0" distL="0" distR="0" wp14:anchorId="67A8850E" wp14:editId="47055FA6">
            <wp:extent cx="5502910" cy="202184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rquiteturaHTTP.png"/>
                    <pic:cNvPicPr/>
                  </pic:nvPicPr>
                  <pic:blipFill>
                    <a:blip r:embed="rId20">
                      <a:extLst>
                        <a:ext uri="{28A0092B-C50C-407E-A947-70E740481C1C}">
                          <a14:useLocalDpi xmlns:a14="http://schemas.microsoft.com/office/drawing/2010/main" val="0"/>
                        </a:ext>
                      </a:extLst>
                    </a:blip>
                    <a:stretch>
                      <a:fillRect/>
                    </a:stretch>
                  </pic:blipFill>
                  <pic:spPr>
                    <a:xfrm>
                      <a:off x="0" y="0"/>
                      <a:ext cx="5502910" cy="2021840"/>
                    </a:xfrm>
                    <a:prstGeom prst="rect">
                      <a:avLst/>
                    </a:prstGeom>
                  </pic:spPr>
                </pic:pic>
              </a:graphicData>
            </a:graphic>
          </wp:inline>
        </w:drawing>
      </w:r>
    </w:p>
    <w:p w14:paraId="4F9A25CA" w14:textId="7252D183" w:rsidR="003077F5" w:rsidRDefault="003077F5" w:rsidP="003077F5">
      <w:pPr>
        <w:pStyle w:val="Caption"/>
        <w:jc w:val="center"/>
      </w:pPr>
      <w:r>
        <w:t xml:space="preserve">Figura </w:t>
      </w:r>
      <w:fldSimple w:instr=" SEQ Figura \* ARABIC ">
        <w:r w:rsidR="00612EBD">
          <w:rPr>
            <w:noProof/>
          </w:rPr>
          <w:t>9</w:t>
        </w:r>
      </w:fldSimple>
      <w:r>
        <w:t xml:space="preserve"> - Arquitetura do protocolo HTTP</w:t>
      </w:r>
    </w:p>
    <w:p w14:paraId="50E530FB" w14:textId="77777777" w:rsidR="003077F5" w:rsidRDefault="003077F5" w:rsidP="00A623E4"/>
    <w:p w14:paraId="207830BC" w14:textId="77777777" w:rsidR="00E2273C" w:rsidRDefault="00E2273C" w:rsidP="00A623E4"/>
    <w:p w14:paraId="7C6A5C5D" w14:textId="79153E41" w:rsidR="00C43A27" w:rsidRDefault="00C43A27" w:rsidP="00A623E4">
      <w:r>
        <w:t>Em 1997 foi publicada a primeira versão standardizada do protocolo HTTP, a versão HTTP/1.1 que serviu para clarificar algumas ambiguidades e trazer algumas vantagens, como a reutilização de conexões, as respostas partidas em “pedaços” ou a negociação de conteúdo entre cliente e servidor (como o idioma, por exemplo).</w:t>
      </w:r>
    </w:p>
    <w:p w14:paraId="3F024C5C" w14:textId="234D831F" w:rsidR="00E2273C" w:rsidRDefault="00E2273C" w:rsidP="00A623E4"/>
    <w:p w14:paraId="6FAC1041" w14:textId="1FD3EE00" w:rsidR="00E2273C" w:rsidRDefault="00E2273C" w:rsidP="00A623E4">
      <w:r>
        <w:t xml:space="preserve">Uma das maiores alterações ao protocolo HTTP foi </w:t>
      </w:r>
      <w:r w:rsidR="00A863B0">
        <w:t xml:space="preserve">implementada </w:t>
      </w:r>
      <w:r w:rsidR="00283EBD">
        <w:t>em</w:t>
      </w:r>
      <w:r w:rsidR="00A863B0">
        <w:t xml:space="preserve"> 1994 </w:t>
      </w:r>
      <w:r>
        <w:t>quan</w:t>
      </w:r>
      <w:r w:rsidR="00A863B0">
        <w:t>do foi criada pela empresa Netscape Communications uma camada adicional de transmissão encriptada sobre o mesmo, a SSL. O SSL sofreu algumas evoluções, entrou nos standards e eventualmente passou a ser TLS.</w:t>
      </w:r>
    </w:p>
    <w:p w14:paraId="0DF76E44" w14:textId="77E28CF7" w:rsidR="00A863B0" w:rsidRDefault="00A863B0" w:rsidP="00A623E4">
      <w:r>
        <w:t>Esta alteração permitiu que as mensagens trocadas entre cliente e servidor no protocolo HTTP passassem a ser encriptadas, sendo assim garantida a autenticidade e a proteção das mesmas. Esta é a base do aparecimento do que é conhecido hoje como HTTPS.</w:t>
      </w:r>
    </w:p>
    <w:p w14:paraId="48B36C67" w14:textId="37FC7E5B" w:rsidR="00E2273C" w:rsidRDefault="00E2273C" w:rsidP="00A623E4"/>
    <w:p w14:paraId="6C883795" w14:textId="5043EB9F" w:rsidR="00C474B5" w:rsidRDefault="00C474B5" w:rsidP="00A623E4">
      <w:r>
        <w:t>Em Maio de 2015 foi publicada a standardização mais recente do protocolo HTTP, a versão HTTP/2. Esta versão trouxe algumas diferenças em relação á anterior, como o facto de permitir um servidor popular a cache do cliente, ou o facto de ser um protocolo multiplexado, isto é, permite requests paralelos na mesma conexão.</w:t>
      </w:r>
    </w:p>
    <w:p w14:paraId="58B30C00" w14:textId="7EB2021E" w:rsidR="00C474B5" w:rsidRDefault="00A335C5" w:rsidP="00A623E4">
      <w:r>
        <w:t xml:space="preserve">O feedback acerca da implementação do HTTP/2 nos websites tem sido positivo, dado que até Junho de 2017, 14.7% dos mesmos já estavam a utilizar esta versão do protocolo </w:t>
      </w:r>
      <w:r>
        <w:fldChar w:fldCharType="begin" w:fldLock="1"/>
      </w:r>
      <w:r w:rsidR="008228D4">
        <w:instrText>ADDIN CSL_CITATION { "citationItems" : [ { "id" : "ITEM-1", "itemData" : { "URL" : "https://w3techs.com/technologies/details/ce-http2/all/all", "id" : "ITEM-1", "issued" : { "date-parts" : [ [ "2017" ] ] }, "title" : "HTTP/2 Usage", "type" : "webpage" }, "uris" : [ "http://www.mendeley.com/documents/?uuid=171b45d7-9b6b-4f4a-b087-d2432d469dd9" ] } ], "mendeley" : { "formattedCitation" : "(\u201cHTTP/2 Usage,\u201d 2017)", "plainTextFormattedCitation" : "(\u201cHTTP/2 Usage,\u201d 2017)", "previouslyFormattedCitation" : "(\u201cHTTP/2 Usage,\u201d 2017)" }, "properties" : { "noteIndex" : 0 }, "schema" : "https://github.com/citation-style-language/schema/raw/master/csl-citation.json" }</w:instrText>
      </w:r>
      <w:r>
        <w:fldChar w:fldCharType="separate"/>
      </w:r>
      <w:r w:rsidR="00534740" w:rsidRPr="00534740">
        <w:rPr>
          <w:noProof/>
        </w:rPr>
        <w:t>(“HTTP/2 Usage,” 2017)</w:t>
      </w:r>
      <w:r>
        <w:fldChar w:fldCharType="end"/>
      </w:r>
      <w:r>
        <w:t>.</w:t>
      </w:r>
    </w:p>
    <w:p w14:paraId="1D1CE6E4" w14:textId="101CA62C" w:rsidR="00C43A27" w:rsidRDefault="00C43A27" w:rsidP="00A623E4"/>
    <w:p w14:paraId="361FA4DA" w14:textId="49089EF7" w:rsidR="00A335C5" w:rsidRDefault="00A335C5" w:rsidP="00A623E4">
      <w:r>
        <w:t>O protocolo HTTP está em constante evolução e novas capacidades e funcionalidades estão a ser testadas para serem integradas, que prova que o HTTP tem uma forte capacidade de ser extensível apesar de manter a sua simplicidade para a qual foi criado.</w:t>
      </w:r>
    </w:p>
    <w:p w14:paraId="23CD9C6F" w14:textId="77777777" w:rsidR="00C43A27" w:rsidRDefault="00C43A27" w:rsidP="00A623E4"/>
    <w:p w14:paraId="3A311476" w14:textId="77777777" w:rsidR="002B230A" w:rsidRDefault="002B230A" w:rsidP="00A623E4"/>
    <w:p w14:paraId="1E1A33F7" w14:textId="6FE31FD9" w:rsidR="007F5F7D" w:rsidRDefault="007F5F7D" w:rsidP="00A623E4"/>
    <w:p w14:paraId="7749CC27" w14:textId="75F1CF48" w:rsidR="007F5F7D" w:rsidRDefault="007F5F7D" w:rsidP="00A623E4">
      <w:r>
        <w:t>-- Browsers –</w:t>
      </w:r>
    </w:p>
    <w:p w14:paraId="58A9FE7B" w14:textId="3A5D86CB" w:rsidR="007F77AF" w:rsidRDefault="007F77AF" w:rsidP="00A623E4">
      <w:r>
        <w:lastRenderedPageBreak/>
        <w:t xml:space="preserve">O navegador web (conhecido como browser, oriundo do inglês web browser), </w:t>
      </w:r>
      <w:r w:rsidR="00A50E4B">
        <w:t>é um programa de software que permite que os utilizadores interajam com ficheiros hospedados em ser</w:t>
      </w:r>
      <w:r w:rsidR="00A31870">
        <w:t>vidores da rede através da sua forma de comunicação baseada em requests e responses. Permite visualizar texto, ficheiros multimédia e navegar entre páginas web.</w:t>
      </w:r>
    </w:p>
    <w:p w14:paraId="27C7BC08" w14:textId="2B06A75C" w:rsidR="007F5F7D" w:rsidRDefault="007F5F7D" w:rsidP="00A623E4"/>
    <w:p w14:paraId="7B1D2971" w14:textId="0967AF18" w:rsidR="007F5F7D" w:rsidRDefault="007F5F7D" w:rsidP="00A623E4">
      <w:r>
        <w:t>-- Te</w:t>
      </w:r>
      <w:r w:rsidR="006F4335">
        <w:t xml:space="preserve">cnologias de desenvolvimento web </w:t>
      </w:r>
      <w:r>
        <w:t>–</w:t>
      </w:r>
    </w:p>
    <w:p w14:paraId="4E8A4900" w14:textId="0C50AA85" w:rsidR="00D148DE" w:rsidRDefault="00D148DE" w:rsidP="00A623E4">
      <w:r>
        <w:t xml:space="preserve">As </w:t>
      </w:r>
      <w:r w:rsidR="00C17573">
        <w:t>linguagens</w:t>
      </w:r>
      <w:r>
        <w:t xml:space="preserve"> de desenvolvimento para a web sofreram uma evolução enorme desde o seu aparecimento</w:t>
      </w:r>
      <w:r w:rsidR="00C17573">
        <w:t>, que permitiram que a web se transformasse na poderosíssima ferramenta que é hoje</w:t>
      </w:r>
      <w:r>
        <w:t>.</w:t>
      </w:r>
      <w:r w:rsidR="00C17573">
        <w:t xml:space="preserve"> As mais variadas áreas de aplicabilidade foram atingidas pelas enormes capacidades da web, mas para isso foi essencial que as suas tecnologias se adaptassem e se transformassem, trazendo constantemente novas habilidades para que os programadores pudessem tirar partido.</w:t>
      </w:r>
    </w:p>
    <w:p w14:paraId="0DAA57BB" w14:textId="77777777" w:rsidR="00C85865" w:rsidRDefault="00C85865" w:rsidP="00A623E4"/>
    <w:p w14:paraId="63EFABC6" w14:textId="77777777" w:rsidR="00E94D90" w:rsidRDefault="00C17573" w:rsidP="00C17573">
      <w:r>
        <w:t xml:space="preserve">As linguagens de desenvolvimento para a web deram um primeiro passo com o aparecimento do </w:t>
      </w:r>
      <w:r w:rsidR="00FE7FFD">
        <w:t xml:space="preserve">HTML (HyperText Markup Language), que apesar de ter sido desenvolvido durante os anos 80, </w:t>
      </w:r>
      <w:r w:rsidR="00E94D90">
        <w:t>apenas apareceu no final da década, em 1989, quando Tim Berners-Lee propôs desenvolver a rede e a forma de consultar os ficheiros remotamente seria utilizando o HTML</w:t>
      </w:r>
      <w:r>
        <w:t xml:space="preserve">. </w:t>
      </w:r>
    </w:p>
    <w:p w14:paraId="1291EA6B" w14:textId="1F63B3A9" w:rsidR="00C17573" w:rsidRDefault="00C17573" w:rsidP="00C17573">
      <w:r>
        <w:t xml:space="preserve">O HTML é uma linguagem baseada em etiquetas (tags) com as quais se define e estrutura as páginas </w:t>
      </w:r>
      <w:r w:rsidRPr="00C17573">
        <w:t>web</w:t>
      </w:r>
      <w:r>
        <w:t>. Com as etiquetas que vêm descritas no</w:t>
      </w:r>
      <w:r w:rsidR="00E94D90">
        <w:t xml:space="preserve"> conteúdo</w:t>
      </w:r>
      <w:r>
        <w:t xml:space="preserve"> </w:t>
      </w:r>
      <w:r w:rsidR="00E94D90">
        <w:t xml:space="preserve">dos </w:t>
      </w:r>
      <w:r>
        <w:t>fic</w:t>
      </w:r>
      <w:r w:rsidR="00E94D90">
        <w:t>heiros</w:t>
      </w:r>
      <w:r>
        <w:t>, o browser consegue renderizar o seu conteúdo, que inclui texto, imagens, vídeo, etc.</w:t>
      </w:r>
      <w:r w:rsidR="004D1B01">
        <w:t xml:space="preserve"> O HTML vai na versão 5.0 e está muito relacionado com as CSS, que são folhas de estilo que descrevem como os elementos HTML serão disponibilizados no ecrã, do ponto de vista estético e organizacional.</w:t>
      </w:r>
    </w:p>
    <w:p w14:paraId="06925720" w14:textId="43961380" w:rsidR="001535EB" w:rsidRDefault="001535EB" w:rsidP="00A623E4"/>
    <w:p w14:paraId="6F76FD93" w14:textId="756A5737" w:rsidR="00866650" w:rsidRDefault="00866650" w:rsidP="00A623E4">
      <w:r>
        <w:t>Uma outra tecnologia que tem sido fundamental no desenvolvimento e na evolução da web, é o Javascript.</w:t>
      </w:r>
    </w:p>
    <w:p w14:paraId="0BA0C9AD" w14:textId="64CDE39F" w:rsidR="00866650" w:rsidRDefault="00866650" w:rsidP="00A623E4">
      <w:r>
        <w:t xml:space="preserve">O Javascript nasceu </w:t>
      </w:r>
      <w:r w:rsidR="00273FBF">
        <w:t>em</w:t>
      </w:r>
      <w:r>
        <w:t xml:space="preserve"> 1995 quando a equipa que desenvolveu o primeiro browser popular, o Netscape, sentiu a necessidade de expandir a web, de encontrar uma forma que a tornasse mais interativa, mais dinâmica. A web, que era estática na altura, precisava de uma forma de </w:t>
      </w:r>
      <w:r w:rsidR="00035428">
        <w:t>interagir dinamicamente com o conteúdo que exibia, precisava de uma linguagem de scripting que não fosse tão orientada aos programadores numa altura em que a linguagem Java estava a dar cartas, mas sim mais orientada a pessoas que não estivessem num nível tão alto de conhecimento. Nasceu assim a linguagem que supriu estas necessidades, que numa fase inicial foi chamada de Mocha e que é hoje um dos motores da web.</w:t>
      </w:r>
    </w:p>
    <w:p w14:paraId="541A75FC" w14:textId="2B3E2D4C" w:rsidR="00035428" w:rsidRDefault="00035428" w:rsidP="00035428">
      <w:r>
        <w:t xml:space="preserve">O Javascript é uma linguagem de programação </w:t>
      </w:r>
      <w:r w:rsidRPr="00035428">
        <w:t>client-side</w:t>
      </w:r>
      <w:r>
        <w:t xml:space="preserve">, que significa que o código fonte é processado no browser e não num servidor web, ou seja, uma função javascript pode ser executada após uma </w:t>
      </w:r>
      <w:r w:rsidRPr="00035428">
        <w:t>webpage</w:t>
      </w:r>
      <w:r>
        <w:t xml:space="preserve"> ser carregada e sem comunicar com o servidor. Um exemplo prático e comum em muitas páginas é a validação de formulários, desta </w:t>
      </w:r>
      <w:r>
        <w:lastRenderedPageBreak/>
        <w:t>forma a página disponibiliza de uma função a validar se o formulário está bem preenchido antes sequer de comunicar com o servidor.</w:t>
      </w:r>
    </w:p>
    <w:p w14:paraId="162D2236" w14:textId="000691B2" w:rsidR="00035428" w:rsidRDefault="00035428" w:rsidP="00035428">
      <w:r>
        <w:t>O Javascript evoluiu bastante e nos dias que correm já se estendem a outras funcionalidades bem mais complexas do que a validação de formulários.</w:t>
      </w:r>
    </w:p>
    <w:p w14:paraId="1EDCDC90" w14:textId="06C06610" w:rsidR="00AE7921" w:rsidRDefault="00AE7921" w:rsidP="00035428"/>
    <w:p w14:paraId="4FF631D9" w14:textId="139B17EA" w:rsidR="00AE7921" w:rsidRDefault="00AE7921" w:rsidP="00035428">
      <w:r>
        <w:t>O HTML juntamente com a CSS e o Javascript formam o conjunto de tecnologias base para o crescimento da web ao nível das tecnologias do lado cliente.</w:t>
      </w:r>
    </w:p>
    <w:p w14:paraId="7CE38769" w14:textId="77777777" w:rsidR="00035428" w:rsidRDefault="00035428" w:rsidP="00A623E4"/>
    <w:p w14:paraId="7B67DE90" w14:textId="77777777" w:rsidR="00AE7921" w:rsidRDefault="00AE7921" w:rsidP="00AE7921">
      <w:pPr>
        <w:keepNext/>
      </w:pPr>
      <w:r>
        <w:rPr>
          <w:noProof/>
          <w:lang w:eastAsia="pt-PT"/>
        </w:rPr>
        <w:drawing>
          <wp:inline distT="0" distB="0" distL="0" distR="0" wp14:anchorId="6A606724" wp14:editId="36C3EBDB">
            <wp:extent cx="5502910" cy="3402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sive-enhancemen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02910" cy="3402330"/>
                    </a:xfrm>
                    <a:prstGeom prst="rect">
                      <a:avLst/>
                    </a:prstGeom>
                  </pic:spPr>
                </pic:pic>
              </a:graphicData>
            </a:graphic>
          </wp:inline>
        </w:drawing>
      </w:r>
    </w:p>
    <w:p w14:paraId="547AD69C" w14:textId="75DD17EA" w:rsidR="00035428" w:rsidRDefault="00AE7921" w:rsidP="00AE7921">
      <w:pPr>
        <w:pStyle w:val="Caption"/>
        <w:jc w:val="center"/>
      </w:pPr>
      <w:r>
        <w:t xml:space="preserve">Figura </w:t>
      </w:r>
      <w:fldSimple w:instr=" SEQ Figura \* ARABIC ">
        <w:r w:rsidR="00612EBD">
          <w:rPr>
            <w:noProof/>
          </w:rPr>
          <w:t>10</w:t>
        </w:r>
      </w:fldSimple>
      <w:r>
        <w:t xml:space="preserve"> - Client Side da web</w:t>
      </w:r>
    </w:p>
    <w:p w14:paraId="29EDB1A2" w14:textId="253FCF4A" w:rsidR="00866650" w:rsidRDefault="00866650" w:rsidP="00A623E4"/>
    <w:p w14:paraId="1C0020BA" w14:textId="2BB5FFF1" w:rsidR="00AE7921" w:rsidRDefault="00AE7921" w:rsidP="00A623E4">
      <w:r>
        <w:t>No entanto, convém também fazer referência ao lado servidor da web. O Cliente envia pedidos para um servidor onde podem estar alojados scripts, cálculos, algoritmos capazes de tratar do pedido efetuado e devolver uma resposta. Esse lado pode também ser complementado por bases de dados para armazenar informação.</w:t>
      </w:r>
    </w:p>
    <w:p w14:paraId="00288B42" w14:textId="253713FC" w:rsidR="00982D1C" w:rsidRDefault="00982D1C" w:rsidP="00A623E4">
      <w:r>
        <w:t>Nos primórdios da web o scripting do lado servidor era desempenhado quase exclusivamente através de uma combinação de linguagens e tecnologias (C, Perl, Shell, etc) que eram executados pelo sistema operativo e os resultados eram servidos de volta pelo servidor web. Atualmente, muitos servidores web modernos conseguem executar diretamente os scripts. Exemplos disso são linguagens como ASP, JSP, Perl, PHP, NodeJS, entre outras, que se encontram já bastante disseminadas pela web.</w:t>
      </w:r>
    </w:p>
    <w:p w14:paraId="00FCD235" w14:textId="77777777" w:rsidR="00CD1F8F" w:rsidRDefault="00CD1F8F" w:rsidP="00A623E4"/>
    <w:p w14:paraId="4D067913" w14:textId="1A6DCA76" w:rsidR="00CD1F8F" w:rsidRDefault="00CD1F8F" w:rsidP="00A623E4">
      <w:r>
        <w:t>Assim, temos os componente fundamentais para a arquitetura base de uma aplicação orientada para a web:</w:t>
      </w:r>
    </w:p>
    <w:p w14:paraId="34D4B37D" w14:textId="0B85E444" w:rsidR="00CD1F8F" w:rsidRDefault="00CD1F8F" w:rsidP="00CD1F8F">
      <w:pPr>
        <w:pStyle w:val="ListParagraph"/>
        <w:numPr>
          <w:ilvl w:val="0"/>
          <w:numId w:val="40"/>
        </w:numPr>
      </w:pPr>
      <w:r>
        <w:t>Cliente – São os browsers e um conjunto de tecnologias renderizadas e executadas pelos mesmos (HTML, CSS e Javascript)</w:t>
      </w:r>
    </w:p>
    <w:p w14:paraId="2A92B8EE" w14:textId="215613C3" w:rsidR="00CD1F8F" w:rsidRDefault="00CD1F8F" w:rsidP="00CD1F8F">
      <w:pPr>
        <w:pStyle w:val="ListParagraph"/>
        <w:numPr>
          <w:ilvl w:val="0"/>
          <w:numId w:val="40"/>
        </w:numPr>
      </w:pPr>
      <w:r>
        <w:lastRenderedPageBreak/>
        <w:t>Servidor – Servidores web e linguagens de programação com possibilidade de comunicação com Bases de Dados</w:t>
      </w:r>
    </w:p>
    <w:p w14:paraId="2AC5FCE5" w14:textId="0E9EAB2D" w:rsidR="00CD1F8F" w:rsidRDefault="00CD1F8F" w:rsidP="00A623E4"/>
    <w:p w14:paraId="7A88A3D3" w14:textId="77777777" w:rsidR="00CD1F8F" w:rsidRDefault="00CD1F8F" w:rsidP="00CD1F8F">
      <w:pPr>
        <w:keepNext/>
        <w:jc w:val="center"/>
      </w:pPr>
      <w:r>
        <w:rPr>
          <w:noProof/>
          <w:lang w:eastAsia="pt-PT"/>
        </w:rPr>
        <w:drawing>
          <wp:inline distT="0" distB="0" distL="0" distR="0" wp14:anchorId="571B9AA6" wp14:editId="1DB129B5">
            <wp:extent cx="3490262" cy="16994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ebapparchitecture.png"/>
                    <pic:cNvPicPr/>
                  </pic:nvPicPr>
                  <pic:blipFill>
                    <a:blip r:embed="rId22">
                      <a:extLst>
                        <a:ext uri="{28A0092B-C50C-407E-A947-70E740481C1C}">
                          <a14:useLocalDpi xmlns:a14="http://schemas.microsoft.com/office/drawing/2010/main" val="0"/>
                        </a:ext>
                      </a:extLst>
                    </a:blip>
                    <a:stretch>
                      <a:fillRect/>
                    </a:stretch>
                  </pic:blipFill>
                  <pic:spPr>
                    <a:xfrm>
                      <a:off x="0" y="0"/>
                      <a:ext cx="3490262" cy="1699407"/>
                    </a:xfrm>
                    <a:prstGeom prst="rect">
                      <a:avLst/>
                    </a:prstGeom>
                  </pic:spPr>
                </pic:pic>
              </a:graphicData>
            </a:graphic>
          </wp:inline>
        </w:drawing>
      </w:r>
    </w:p>
    <w:p w14:paraId="7819856E" w14:textId="66929FDA" w:rsidR="00CD1F8F" w:rsidRDefault="00CD1F8F" w:rsidP="00CD1F8F">
      <w:pPr>
        <w:pStyle w:val="Caption"/>
        <w:jc w:val="center"/>
      </w:pPr>
      <w:r>
        <w:t xml:space="preserve">Figura </w:t>
      </w:r>
      <w:fldSimple w:instr=" SEQ Figura \* ARABIC ">
        <w:r w:rsidR="00612EBD">
          <w:rPr>
            <w:noProof/>
          </w:rPr>
          <w:t>11</w:t>
        </w:r>
      </w:fldSimple>
      <w:r>
        <w:t xml:space="preserve"> - Arquitetura base de aplicações web</w:t>
      </w:r>
    </w:p>
    <w:p w14:paraId="78E59CF7" w14:textId="632D475D" w:rsidR="00CD1F8F" w:rsidRDefault="00CD1F8F" w:rsidP="00CD1F8F"/>
    <w:p w14:paraId="56AA12A1" w14:textId="77777777" w:rsidR="00CD1F8F" w:rsidRDefault="00CD1F8F" w:rsidP="00CD1F8F"/>
    <w:p w14:paraId="5B179EAA" w14:textId="12F51A17" w:rsidR="00CD1F8F" w:rsidRPr="00CD1F8F" w:rsidRDefault="00CD1F8F" w:rsidP="00CD1F8F">
      <w:r>
        <w:t>Ao longo dos anos o desenvolvimento para a web evoluiu em vários sentidos, foram criados novos estilos arquiteturais, novos padrões para desenhar uma aplicaç</w:t>
      </w:r>
      <w:r w:rsidR="006F4335">
        <w:t xml:space="preserve">ão, </w:t>
      </w:r>
      <w:r>
        <w:t>novas ferramentas foram sendo também disponibilizadas aos programadores</w:t>
      </w:r>
      <w:r w:rsidR="006F4335">
        <w:t>, novas linguagens e frameworks foram sendo construídas e hoje quando surge necessidade de criação de uma aplicação web, a oferta tecnológica é vasta, e por isso convém definir bem quais as necessidades e os requisitos que a aplicação terá antes de tomar decisões do foro técnico</w:t>
      </w:r>
      <w:r>
        <w:t>.</w:t>
      </w:r>
    </w:p>
    <w:p w14:paraId="00D09EF1" w14:textId="77777777" w:rsidR="00AE7921" w:rsidRDefault="00AE7921" w:rsidP="00A623E4"/>
    <w:p w14:paraId="108DE36A" w14:textId="2046026C" w:rsidR="001535EB" w:rsidRDefault="001535EB" w:rsidP="00A623E4">
      <w:r>
        <w:t>-- CLoud Computing?</w:t>
      </w:r>
      <w:r w:rsidR="003347C8">
        <w:t xml:space="preserve"> Realidade Aumentada? Tecnologias Emergentes</w:t>
      </w:r>
      <w:r>
        <w:t xml:space="preserve"> </w:t>
      </w:r>
      <w:r w:rsidR="00336E5E">
        <w:t>–</w:t>
      </w:r>
    </w:p>
    <w:p w14:paraId="4E399014" w14:textId="4A2FADF1" w:rsidR="00336E5E" w:rsidRDefault="00336E5E" w:rsidP="00A623E4"/>
    <w:p w14:paraId="2230C96C" w14:textId="7FA6DD44" w:rsidR="00336E5E" w:rsidRDefault="00E0684E" w:rsidP="00A623E4">
      <w:r>
        <w:t>No entanto, no largo espectro das TI há várias áreas que têm vindo a emergir para além do foro da investigação. Vários ramos têm vindo a ser aposta quer na indústria, quer num contexto mais empresarial, devido ao seu estado de maturaç</w:t>
      </w:r>
      <w:r w:rsidR="00FB1535">
        <w:t>ão</w:t>
      </w:r>
      <w:r>
        <w:t xml:space="preserve"> que pode já ser suficientemente sólido para valer o risco</w:t>
      </w:r>
      <w:r w:rsidR="00FB1535">
        <w:t xml:space="preserve"> e aos benefícios que podem trazer</w:t>
      </w:r>
      <w:r>
        <w:t>.</w:t>
      </w:r>
    </w:p>
    <w:p w14:paraId="3F837629" w14:textId="1A308F5B" w:rsidR="00FB1535" w:rsidRDefault="00FB1535" w:rsidP="00A623E4">
      <w:r>
        <w:t xml:space="preserve">Um destes casos é a Realidade Aumentada, </w:t>
      </w:r>
      <w:r w:rsidR="00AC6B69">
        <w:t xml:space="preserve">que pode ser definida como “qualquer tecnologia que insere interfaces digitais no mundor real” </w:t>
      </w:r>
      <w:r w:rsidR="00534740">
        <w:fldChar w:fldCharType="begin" w:fldLock="1"/>
      </w:r>
      <w:r w:rsidR="008228D4">
        <w:instrText>ADDIN CSL_CITATION { "citationItems" : [ { "id" : "ITEM-1", "itemData" : { "abstract" : "Augmented reality (AR) refers to any technology that inserts digital interfaces into the real world. For the most part, the technology has included headsets and glasses that people wear to project interfaces onto the physical world, but it can also include cell phones and other devices. In time, AR technology could be used in contact lenses and other small wearable devices. ", "author" : [ { "dropping-particle" : "", "family" : "Mohn", "given" : "Elizabeth", "non-dropping-particle" : "", "parse-names" : false, "suffix" : "" } ], "id" : "ITEM-1", "issued" : { "date-parts" : [ [ "2015" ] ] }, "title" : "Augmented Reality.", "type" : "article" }, "uris" : [ "http://www.mendeley.com/documents/?uuid=0463ea67-64ce-4ee2-bb3b-4858b4d93657" ] } ], "mendeley" : { "formattedCitation" : "(Mohn, 2015)", "plainTextFormattedCitation" : "(Mohn, 2015)", "previouslyFormattedCitation" : "(Mohn, 2015)" }, "properties" : { "noteIndex" : 0 }, "schema" : "https://github.com/citation-style-language/schema/raw/master/csl-citation.json" }</w:instrText>
      </w:r>
      <w:r w:rsidR="00534740">
        <w:fldChar w:fldCharType="separate"/>
      </w:r>
      <w:r w:rsidR="00534740" w:rsidRPr="00534740">
        <w:rPr>
          <w:noProof/>
        </w:rPr>
        <w:t>(Mohn, 2015)</w:t>
      </w:r>
      <w:r w:rsidR="00534740">
        <w:fldChar w:fldCharType="end"/>
      </w:r>
      <w:r w:rsidR="00534740">
        <w:t>. Tipicamente são utilizados acessórios como óculos ou smartphones  para projetar estas interfaces digitais no mundo real.</w:t>
      </w:r>
    </w:p>
    <w:p w14:paraId="4671C38A" w14:textId="16325B77" w:rsidR="00534740" w:rsidRDefault="00534740" w:rsidP="00A623E4">
      <w:r>
        <w:t xml:space="preserve">Os primeiros </w:t>
      </w:r>
      <w:r w:rsidR="00C060DB">
        <w:t>dispositivos disponibilizados para o público</w:t>
      </w:r>
      <w:r>
        <w:t xml:space="preserve"> e que não foram direcionados para os jogos de computador ou consolas surgiram</w:t>
      </w:r>
      <w:r w:rsidR="00C060DB">
        <w:t xml:space="preserve"> </w:t>
      </w:r>
      <w:r w:rsidR="00273FBF">
        <w:t>em</w:t>
      </w:r>
      <w:r w:rsidR="00C060DB">
        <w:t xml:space="preserve"> 2012 com o aparecimento dos Google Glass, que foram desenhados para munir os utilizadores de de interfaces digitais que os permitissem interagir de forma similar a que interagimos hoje com um smartphone, ou seja tirar fotografias, procurar direções, etc. No entanto, o Google Glass não se revelaram um sucesso apesar das grandes tecnológicas acreditarem que os acessórios tecnológicos como óculos, relógios ou pulseiras se tornariam eventualmente partes normais do dia a dia na sociedade.</w:t>
      </w:r>
    </w:p>
    <w:p w14:paraId="42188E1B" w14:textId="24332D93" w:rsidR="00C060DB" w:rsidRDefault="00C060DB" w:rsidP="00A623E4"/>
    <w:p w14:paraId="0ACD33EC" w14:textId="77777777" w:rsidR="00C060DB" w:rsidRDefault="00C060DB" w:rsidP="00C060DB">
      <w:pPr>
        <w:keepNext/>
      </w:pPr>
      <w:r>
        <w:rPr>
          <w:noProof/>
          <w:lang w:eastAsia="pt-PT"/>
        </w:rPr>
        <w:lastRenderedPageBreak/>
        <w:drawing>
          <wp:inline distT="0" distB="0" distL="0" distR="0" wp14:anchorId="55CE8C47" wp14:editId="5DBABCA8">
            <wp:extent cx="5502910" cy="299529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Google_Glass_with_frame-1940x105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02910" cy="2995295"/>
                    </a:xfrm>
                    <a:prstGeom prst="rect">
                      <a:avLst/>
                    </a:prstGeom>
                  </pic:spPr>
                </pic:pic>
              </a:graphicData>
            </a:graphic>
          </wp:inline>
        </w:drawing>
      </w:r>
    </w:p>
    <w:p w14:paraId="5A6819CC" w14:textId="036A9938" w:rsidR="00C060DB" w:rsidRDefault="00C060DB" w:rsidP="00C060DB">
      <w:pPr>
        <w:pStyle w:val="Caption"/>
        <w:jc w:val="center"/>
      </w:pPr>
      <w:r>
        <w:t xml:space="preserve">Figura </w:t>
      </w:r>
      <w:fldSimple w:instr=" SEQ Figura \* ARABIC ">
        <w:r w:rsidR="00612EBD">
          <w:rPr>
            <w:noProof/>
          </w:rPr>
          <w:t>12</w:t>
        </w:r>
      </w:fldSimple>
      <w:r>
        <w:t xml:space="preserve"> - Exemplar Google Glass</w:t>
      </w:r>
    </w:p>
    <w:p w14:paraId="7CEC8AE6" w14:textId="4F18E6BD" w:rsidR="007F5F7D" w:rsidRDefault="007F5F7D" w:rsidP="00A623E4"/>
    <w:p w14:paraId="322B256D" w14:textId="77777777" w:rsidR="00501B09" w:rsidRDefault="00501B09" w:rsidP="00501B09">
      <w:pPr>
        <w:keepNext/>
      </w:pPr>
      <w:r>
        <w:rPr>
          <w:noProof/>
          <w:lang w:eastAsia="pt-PT"/>
        </w:rPr>
        <w:drawing>
          <wp:inline distT="0" distB="0" distL="0" distR="0" wp14:anchorId="02CA9E31" wp14:editId="7895158A">
            <wp:extent cx="5502910" cy="30238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oogle-glass-interface1.jpg"/>
                    <pic:cNvPicPr/>
                  </pic:nvPicPr>
                  <pic:blipFill>
                    <a:blip r:embed="rId24">
                      <a:extLst>
                        <a:ext uri="{28A0092B-C50C-407E-A947-70E740481C1C}">
                          <a14:useLocalDpi xmlns:a14="http://schemas.microsoft.com/office/drawing/2010/main" val="0"/>
                        </a:ext>
                      </a:extLst>
                    </a:blip>
                    <a:stretch>
                      <a:fillRect/>
                    </a:stretch>
                  </pic:blipFill>
                  <pic:spPr>
                    <a:xfrm>
                      <a:off x="0" y="0"/>
                      <a:ext cx="5502910" cy="3023870"/>
                    </a:xfrm>
                    <a:prstGeom prst="rect">
                      <a:avLst/>
                    </a:prstGeom>
                  </pic:spPr>
                </pic:pic>
              </a:graphicData>
            </a:graphic>
          </wp:inline>
        </w:drawing>
      </w:r>
    </w:p>
    <w:p w14:paraId="0958B7A8" w14:textId="6D2588D8" w:rsidR="00501B09" w:rsidRDefault="00501B09" w:rsidP="00501B09">
      <w:pPr>
        <w:pStyle w:val="Caption"/>
        <w:jc w:val="center"/>
      </w:pPr>
      <w:r>
        <w:t xml:space="preserve">Figura </w:t>
      </w:r>
      <w:fldSimple w:instr=" SEQ Figura \* ARABIC ">
        <w:r w:rsidR="00612EBD">
          <w:rPr>
            <w:noProof/>
          </w:rPr>
          <w:t>13</w:t>
        </w:r>
      </w:fldSimple>
      <w:r>
        <w:t xml:space="preserve"> - Google Glass Apps</w:t>
      </w:r>
    </w:p>
    <w:p w14:paraId="33550A89" w14:textId="68002BAB" w:rsidR="00332D48" w:rsidRDefault="00332D48" w:rsidP="00A623E4"/>
    <w:p w14:paraId="69983A60" w14:textId="3A3C3448" w:rsidR="00260277" w:rsidRDefault="00260277" w:rsidP="00A623E4"/>
    <w:p w14:paraId="3F5CDFC5" w14:textId="13BC614B" w:rsidR="009F57FF" w:rsidRDefault="007023E8" w:rsidP="00A623E4">
      <w:r>
        <w:t xml:space="preserve">Entretanto outras tecnológicas apostaram no desenvolvimento desta tecnologia, como foi o caso da Magic Leap e mais tarde da Microsoft com o produto Hololens. Estas empresas têm planos para o futuro da Realidade Aumentada, no entanto ainda encontram alguns obstáculos, como por exemplo desenvolverem acessórios tecnológicos que sejam pequenos e leves o suficiente, mas computacionalmente poderosos o suficiente para proporcionarem a sensação de realidade. O desempenho da tecnologia de Realidade Aumentada é, neste momento uma das características na qual as empresas estão a investir para tornarem possível uma integração com o mundo real o </w:t>
      </w:r>
      <w:r>
        <w:lastRenderedPageBreak/>
        <w:t>mais suave e natural poss</w:t>
      </w:r>
      <w:r w:rsidR="009F57FF">
        <w:t xml:space="preserve">ível. Apesar disto vários setories da indústria têm vindo a apostar na integração de produtos de Realidade Aumentada, como são o caso do turismo onde já existem aplicações para smartphone capazes de dar informação ao utilizador acerca da realidade captada na câmara (por exemplo a app World Lens), ou o setor da indústria de produção onde criaram uma aplicação para smartphone que ajuda trabalhadores de um armazém a localizar objetos e ordenar pacotes, ou o setor da saúde, onde criaram uma plataforma suportada por vídeo chamada Viipar que funciona via Google Glass e ajuda </w:t>
      </w:r>
      <w:r w:rsidR="00415893">
        <w:t>um cirurgião durante uma cirurgia servindo de guia.</w:t>
      </w:r>
    </w:p>
    <w:p w14:paraId="3CED3F08" w14:textId="785D65F3" w:rsidR="00672BAE" w:rsidRDefault="00672BAE" w:rsidP="00A623E4"/>
    <w:p w14:paraId="321D21C6" w14:textId="3B227920" w:rsidR="00672BAE" w:rsidRDefault="00672BAE" w:rsidP="00A623E4">
      <w:r>
        <w:t>Outro paradigma tecnológico que emergiu ao longo dos últimos anos é o Cloud Computing que mudou a forma como s</w:t>
      </w:r>
      <w:r w:rsidR="008228D4">
        <w:t>ão fornecidos os serviços de TI.</w:t>
      </w:r>
    </w:p>
    <w:p w14:paraId="7A543FC5" w14:textId="1A51EE13" w:rsidR="001C4B72" w:rsidRDefault="008228D4" w:rsidP="00A623E4">
      <w:r>
        <w:t xml:space="preserve">O Cloud Computing consiste em “mover serviços, poder computacional ou dados para uma localização transparente, interna ou externa á organização em instalações centralizadas ou contratadas” </w:t>
      </w:r>
      <w:r>
        <w:fldChar w:fldCharType="begin" w:fldLock="1"/>
      </w:r>
      <w:r w:rsidR="00950659">
        <w:instrText>ADDIN CSL_CITATION { "citationItems" : [ { "id" : "ITEM-1", "itemData" : { "DOI" : "10.1145/1551644.1554608", "ISSN" : "1542-7730", "container-title" : "Queue", "id" : "ITEM-1", "issue" : "5", "issued" : { "date-parts" : [ [ "2009" ] ] }, "page" : "2:3--2:4", "publisher" : "ACM", "publisher-place" : "New York, NY, USA", "title" : "Cloud Computing: An Overview", "type" : "article-journal", "volume" : "7" }, "uris" : [ "http://www.mendeley.com/documents/?uuid=aecf9b95-6cd3-4a45-8c8f-9f143f19ac05" ] } ], "mendeley" : { "formattedCitation" : "(\u201cCloud Computing: An Overview,\u201d 2009)", "plainTextFormattedCitation" : "(\u201cCloud Computing: An Overview,\u201d 2009)", "previouslyFormattedCitation" : "(\u201cCloud Computing: An Overview,\u201d 2009)" }, "properties" : { "noteIndex" : 0 }, "schema" : "https://github.com/citation-style-language/schema/raw/master/csl-citation.json" }</w:instrText>
      </w:r>
      <w:r>
        <w:fldChar w:fldCharType="separate"/>
      </w:r>
      <w:r w:rsidRPr="008228D4">
        <w:rPr>
          <w:noProof/>
        </w:rPr>
        <w:t>(“Cloud Computing: An Overview,” 2009)</w:t>
      </w:r>
      <w:r>
        <w:fldChar w:fldCharType="end"/>
      </w:r>
      <w:r>
        <w:t xml:space="preserve">. </w:t>
      </w:r>
    </w:p>
    <w:p w14:paraId="7EF581DA" w14:textId="1284C16D" w:rsidR="008228D4" w:rsidRDefault="008228D4" w:rsidP="00A623E4">
      <w:r>
        <w:t>Este paradigma traz alguns benefícios como a capacidade de multiutilização a larga-escala que acaba por trazer vantagens económicas muito significativas, o facto de ser baseado num modelo de self-service permite que se transforme elevados custos fixos em despesas variáveis, traz flexibilidade e grande capacidade de escalabilidade, traz uma plataforma onde terceiros podem acrescentar valor, entre outros.</w:t>
      </w:r>
    </w:p>
    <w:p w14:paraId="09FD3031" w14:textId="286FBF97" w:rsidR="00911472" w:rsidRDefault="00911472" w:rsidP="00A623E4"/>
    <w:p w14:paraId="37860903" w14:textId="77777777" w:rsidR="00911472" w:rsidRDefault="00911472" w:rsidP="00911472">
      <w:pPr>
        <w:keepNext/>
      </w:pPr>
      <w:r>
        <w:rPr>
          <w:noProof/>
          <w:lang w:eastAsia="pt-PT"/>
        </w:rPr>
        <w:drawing>
          <wp:inline distT="0" distB="0" distL="0" distR="0" wp14:anchorId="2B48A7E0" wp14:editId="026EAA4B">
            <wp:extent cx="5502910" cy="33635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oudComputing3.jpg"/>
                    <pic:cNvPicPr/>
                  </pic:nvPicPr>
                  <pic:blipFill>
                    <a:blip r:embed="rId25">
                      <a:extLst>
                        <a:ext uri="{28A0092B-C50C-407E-A947-70E740481C1C}">
                          <a14:useLocalDpi xmlns:a14="http://schemas.microsoft.com/office/drawing/2010/main" val="0"/>
                        </a:ext>
                      </a:extLst>
                    </a:blip>
                    <a:stretch>
                      <a:fillRect/>
                    </a:stretch>
                  </pic:blipFill>
                  <pic:spPr>
                    <a:xfrm>
                      <a:off x="0" y="0"/>
                      <a:ext cx="5502910" cy="3363595"/>
                    </a:xfrm>
                    <a:prstGeom prst="rect">
                      <a:avLst/>
                    </a:prstGeom>
                  </pic:spPr>
                </pic:pic>
              </a:graphicData>
            </a:graphic>
          </wp:inline>
        </w:drawing>
      </w:r>
    </w:p>
    <w:p w14:paraId="6215DE24" w14:textId="150810E1" w:rsidR="00911472" w:rsidRDefault="00911472" w:rsidP="00911472">
      <w:pPr>
        <w:pStyle w:val="Caption"/>
        <w:jc w:val="center"/>
      </w:pPr>
      <w:r>
        <w:t xml:space="preserve">Figura </w:t>
      </w:r>
      <w:fldSimple w:instr=" SEQ Figura \* ARABIC ">
        <w:r w:rsidR="00612EBD">
          <w:rPr>
            <w:noProof/>
          </w:rPr>
          <w:t>14</w:t>
        </w:r>
      </w:fldSimple>
      <w:r>
        <w:t xml:space="preserve"> - Arquitetura Cloud Computing</w:t>
      </w:r>
    </w:p>
    <w:p w14:paraId="24ECF1C3" w14:textId="77777777" w:rsidR="001C4B72" w:rsidRDefault="001C4B72" w:rsidP="00A623E4"/>
    <w:p w14:paraId="60E34253" w14:textId="77777777" w:rsidR="00AC2054" w:rsidRDefault="00AC2054" w:rsidP="00A623E4"/>
    <w:p w14:paraId="00E53AA5" w14:textId="05CF7874" w:rsidR="00A623E4" w:rsidRDefault="00A623E4" w:rsidP="00A623E4">
      <w:r>
        <w:t xml:space="preserve">O mundo da automação industrial pode beneficiar bastante da convergência com </w:t>
      </w:r>
      <w:r w:rsidR="00DD35C3">
        <w:t xml:space="preserve">paradigmas e </w:t>
      </w:r>
      <w:r>
        <w:t xml:space="preserve">tecnologias emergentes, </w:t>
      </w:r>
      <w:r w:rsidR="00DD35C3">
        <w:t>tirando</w:t>
      </w:r>
      <w:r w:rsidR="00AC2054">
        <w:t xml:space="preserve"> por exemplo</w:t>
      </w:r>
      <w:r w:rsidR="006C4DB3">
        <w:t xml:space="preserve"> partido da capacidade de resposta das mesmas</w:t>
      </w:r>
      <w:r>
        <w:t xml:space="preserve">, </w:t>
      </w:r>
      <w:r w:rsidR="006C4DB3">
        <w:t>das</w:t>
      </w:r>
      <w:r>
        <w:t xml:space="preserve"> animaç</w:t>
      </w:r>
      <w:r w:rsidR="006C4DB3">
        <w:t>ões</w:t>
      </w:r>
      <w:r>
        <w:t xml:space="preserve"> rica</w:t>
      </w:r>
      <w:r w:rsidR="006C4DB3">
        <w:t xml:space="preserve">s e que podem proporcionar melhores </w:t>
      </w:r>
      <w:r w:rsidR="006C4DB3">
        <w:lastRenderedPageBreak/>
        <w:t>experiências</w:t>
      </w:r>
      <w:r>
        <w:t xml:space="preserve"> e </w:t>
      </w:r>
      <w:r w:rsidR="006C4DB3">
        <w:t xml:space="preserve">da </w:t>
      </w:r>
      <w:r>
        <w:t>integração natural com outras partes da infraestrutura corporativa. Este conceito abre caminho para que todos os participantes de um determinado ciclo de produção possam obter acesso a informação acerca do mesmo de forma remota e em tempo real.</w:t>
      </w:r>
    </w:p>
    <w:p w14:paraId="71C6E2D4" w14:textId="77777777" w:rsidR="001535EB" w:rsidRDefault="001535EB" w:rsidP="00A623E4"/>
    <w:p w14:paraId="31A5B724" w14:textId="7DBDD6A3" w:rsidR="001535EB" w:rsidRDefault="001535EB" w:rsidP="00A623E4">
      <w:r>
        <w:t xml:space="preserve">-- indústria 4.0 </w:t>
      </w:r>
      <w:r w:rsidR="00950659">
        <w:t>–</w:t>
      </w:r>
    </w:p>
    <w:p w14:paraId="63657D00" w14:textId="248478F9" w:rsidR="00950659" w:rsidRDefault="00950659" w:rsidP="00A623E4">
      <w:r>
        <w:t>Esta evolução tecnológica a vários níveis leva-nos até ao termo “Indústria 4.0”.</w:t>
      </w:r>
    </w:p>
    <w:p w14:paraId="11B30B73" w14:textId="77777777" w:rsidR="00611144" w:rsidRDefault="00950659" w:rsidP="00A623E4">
      <w:r>
        <w:t xml:space="preserve">A Indústria 4.0, também referenciada como “quarta revolução industrial” consiste numa combinação de várias inovações do ponto de vista tecnológico que estão a transformar os setores da energia e da indústria de produção </w:t>
      </w:r>
      <w:r>
        <w:fldChar w:fldCharType="begin" w:fldLock="1"/>
      </w:r>
      <w:r w:rsidR="00213531">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fldChar w:fldCharType="separate"/>
      </w:r>
      <w:r w:rsidRPr="00950659">
        <w:rPr>
          <w:noProof/>
        </w:rPr>
        <w:t>(Boone, 2017)</w:t>
      </w:r>
      <w:r>
        <w:fldChar w:fldCharType="end"/>
      </w:r>
      <w:r>
        <w:t xml:space="preserve">. </w:t>
      </w:r>
      <w:r w:rsidR="00A42BC3">
        <w:t xml:space="preserve">Inovações como robótica avançada, cloud computing, inteligência artificial, smartphones, impressão 3D, entre outras, todas combinadas estão a mudar a forma como a indústria e os negócios são operados. </w:t>
      </w:r>
    </w:p>
    <w:p w14:paraId="060F9DB2" w14:textId="0AD1F40F" w:rsidR="00611144" w:rsidRDefault="00611144" w:rsidP="00A623E4"/>
    <w:p w14:paraId="62BC5A4E" w14:textId="77777777" w:rsidR="00611144" w:rsidRDefault="00611144" w:rsidP="00611144">
      <w:pPr>
        <w:keepNext/>
        <w:jc w:val="center"/>
      </w:pPr>
      <w:r>
        <w:rPr>
          <w:noProof/>
          <w:lang w:eastAsia="pt-PT"/>
        </w:rPr>
        <w:drawing>
          <wp:inline distT="0" distB="0" distL="0" distR="0" wp14:anchorId="0F844997" wp14:editId="68B2E45F">
            <wp:extent cx="5502910" cy="41275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dútria-4.0.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502910" cy="4127500"/>
                    </a:xfrm>
                    <a:prstGeom prst="rect">
                      <a:avLst/>
                    </a:prstGeom>
                  </pic:spPr>
                </pic:pic>
              </a:graphicData>
            </a:graphic>
          </wp:inline>
        </w:drawing>
      </w:r>
    </w:p>
    <w:p w14:paraId="338C8ACA" w14:textId="375BC625" w:rsidR="00611144" w:rsidRDefault="00611144" w:rsidP="00611144">
      <w:pPr>
        <w:pStyle w:val="Caption"/>
        <w:jc w:val="center"/>
      </w:pPr>
      <w:r>
        <w:t xml:space="preserve">Figura </w:t>
      </w:r>
      <w:fldSimple w:instr=" SEQ Figura \* ARABIC ">
        <w:r w:rsidR="00612EBD">
          <w:rPr>
            <w:noProof/>
          </w:rPr>
          <w:t>15</w:t>
        </w:r>
      </w:fldSimple>
      <w:r>
        <w:t xml:space="preserve"> - Indústria 4.0</w:t>
      </w:r>
    </w:p>
    <w:p w14:paraId="50C12F8C" w14:textId="77777777" w:rsidR="00611144" w:rsidRDefault="00611144" w:rsidP="00A623E4"/>
    <w:p w14:paraId="6297F193" w14:textId="412DCABB" w:rsidR="00950659" w:rsidRDefault="00A42BC3" w:rsidP="00A623E4">
      <w:r>
        <w:t>Da perspetiva da indústria de produção,</w:t>
      </w:r>
      <w:r w:rsidR="00E507F0">
        <w:t xml:space="preserve"> significa que um robot consegue conectar-se remotamente a um sistema computacional e este por sua vez pode controlar robots com muito pouca (ou nenhuma) intervenção humana.</w:t>
      </w:r>
      <w:r>
        <w:t xml:space="preserve"> </w:t>
      </w:r>
      <w:r w:rsidR="00E507F0">
        <w:t>E</w:t>
      </w:r>
      <w:r>
        <w:t xml:space="preserve">stas </w:t>
      </w:r>
      <w:r w:rsidR="00E507F0">
        <w:t>integrações e relações entre paradigmas</w:t>
      </w:r>
      <w:r>
        <w:t xml:space="preserve"> trouxeram á tona o conceito de “</w:t>
      </w:r>
      <w:r w:rsidR="00213531">
        <w:t>smart factories</w:t>
      </w:r>
      <w:r>
        <w:t>”</w:t>
      </w:r>
      <w:r w:rsidR="00213531">
        <w:t xml:space="preserve"> (fábricas inteligentes) que consistem em sistemas ciber-físicos capazes de monitorizar processos físicos relativos a uma linha de produção (ou relacionado com). Estes processos físicos serão capazes de </w:t>
      </w:r>
      <w:r w:rsidR="00213531">
        <w:lastRenderedPageBreak/>
        <w:t xml:space="preserve">comunicar e cooperar entre eles e também com humanos em tempo real. Sintetizando, uma fábrica para ser considerada uma “smart factory” deve incluir quatro fatores: interoperabilidade, transparência na informação, assistência técnica e tomada de decisões descentralizada </w:t>
      </w:r>
      <w:r w:rsidR="00213531">
        <w:fldChar w:fldCharType="begin" w:fldLock="1"/>
      </w:r>
      <w:r w:rsidR="00F10B1C">
        <w:instrText>ADDIN CSL_CITATION { "citationItems" : [ { "id" : "ITEM-1", "itemData" : { "abstract" : "Industry 4.0, often referred to as the \"fourth industrial revolution,\" is a term used to describe the combination of several major innovations in digital technology that are transforming the energy and manufacturing sectors. Industry 4.0 is bringing about major changes in industry and the way things are made. Innovations such as advanced robotics, artificial intelligence, cloud computing, digital fabrication (3D printing), smartphones, and self-driving cars are combining to change the way factories and businesses operate. Industry 4.0 is being spurred by the move toward digitization and the development of smart factories, which will change the way manufacturing is done. ", "author" : [ { "dropping-particle" : "", "family" : "Boone", "given" : "Laura", "non-dropping-particle" : "", "parse-names" : false, "suffix" : "" } ], "id" : "ITEM-1", "issued" : { "date-parts" : [ [ "2017" ] ] }, "title" : "Industry 4.0 (Fourth industrial revolution).", "type" : "article" }, "uris" : [ "http://www.mendeley.com/documents/?uuid=4d2bc10d-5773-46e9-957b-f933ca75a0cd" ] } ], "mendeley" : { "formattedCitation" : "(Boone, 2017)", "plainTextFormattedCitation" : "(Boone, 2017)", "previouslyFormattedCitation" : "(Boone, 2017)" }, "properties" : { "noteIndex" : 0 }, "schema" : "https://github.com/citation-style-language/schema/raw/master/csl-citation.json" }</w:instrText>
      </w:r>
      <w:r w:rsidR="00213531">
        <w:fldChar w:fldCharType="separate"/>
      </w:r>
      <w:r w:rsidR="00213531" w:rsidRPr="00213531">
        <w:rPr>
          <w:noProof/>
        </w:rPr>
        <w:t>(Boone, 2017)</w:t>
      </w:r>
      <w:r w:rsidR="00213531">
        <w:fldChar w:fldCharType="end"/>
      </w:r>
      <w:r w:rsidR="00213531">
        <w:t>.</w:t>
      </w:r>
    </w:p>
    <w:p w14:paraId="01956712" w14:textId="135A3639" w:rsidR="00611144" w:rsidRDefault="00611144" w:rsidP="00A623E4"/>
    <w:p w14:paraId="5699BC46" w14:textId="77777777" w:rsidR="00611144" w:rsidRDefault="00611144" w:rsidP="00611144">
      <w:pPr>
        <w:keepNext/>
      </w:pPr>
      <w:r>
        <w:rPr>
          <w:noProof/>
          <w:lang w:eastAsia="pt-PT"/>
        </w:rPr>
        <w:drawing>
          <wp:inline distT="0" distB="0" distL="0" distR="0" wp14:anchorId="3B8B907B" wp14:editId="4B49C607">
            <wp:extent cx="5502910" cy="401256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fabrica-inteligente.jpg"/>
                    <pic:cNvPicPr/>
                  </pic:nvPicPr>
                  <pic:blipFill>
                    <a:blip r:embed="rId27">
                      <a:extLst>
                        <a:ext uri="{28A0092B-C50C-407E-A947-70E740481C1C}">
                          <a14:useLocalDpi xmlns:a14="http://schemas.microsoft.com/office/drawing/2010/main" val="0"/>
                        </a:ext>
                      </a:extLst>
                    </a:blip>
                    <a:stretch>
                      <a:fillRect/>
                    </a:stretch>
                  </pic:blipFill>
                  <pic:spPr>
                    <a:xfrm>
                      <a:off x="0" y="0"/>
                      <a:ext cx="5502910" cy="4012565"/>
                    </a:xfrm>
                    <a:prstGeom prst="rect">
                      <a:avLst/>
                    </a:prstGeom>
                  </pic:spPr>
                </pic:pic>
              </a:graphicData>
            </a:graphic>
          </wp:inline>
        </w:drawing>
      </w:r>
    </w:p>
    <w:p w14:paraId="06DEF5E3" w14:textId="6EFF7B99" w:rsidR="00611144" w:rsidRDefault="00611144" w:rsidP="00611144">
      <w:pPr>
        <w:pStyle w:val="Caption"/>
        <w:jc w:val="center"/>
      </w:pPr>
      <w:r>
        <w:t xml:space="preserve">Figura </w:t>
      </w:r>
      <w:fldSimple w:instr=" SEQ Figura \* ARABIC ">
        <w:r w:rsidR="00612EBD">
          <w:rPr>
            <w:noProof/>
          </w:rPr>
          <w:t>16</w:t>
        </w:r>
      </w:fldSimple>
      <w:r>
        <w:t xml:space="preserve"> - Fábrica Inteligente</w:t>
      </w:r>
    </w:p>
    <w:p w14:paraId="3D694D8F" w14:textId="77777777" w:rsidR="00611144" w:rsidRDefault="00611144" w:rsidP="00A623E4"/>
    <w:p w14:paraId="7AD4F7DC" w14:textId="5900CB1E" w:rsidR="00861A98" w:rsidRDefault="00861A98" w:rsidP="00A623E4">
      <w:r>
        <w:t>Interoperabilidade refere-se á capacidade de máquinas, dispositivos, sensores e humanos conectarem e comunicarem entre eles, transparência na informação refere-se ao facto de sistemas criarem cópias virtuais de processos físicos através de dados dos sensores para estudarem o contexto da informação. Assistência técnica é a capacudade de um sistema permitirem e também guiarem humanos na tomada de decisões e apoiarem humanos na concretização de tarefas que são de complexidade alta ou inseguras. Por último, a tomada de decisões descentralizadas refere-se á capacidade de sistemas ciber-físicos tomarem decisões autonomamente sem intervenção humana.</w:t>
      </w:r>
    </w:p>
    <w:p w14:paraId="0E7D1844" w14:textId="7E21E769" w:rsidR="00F57D09" w:rsidRDefault="00F57D09" w:rsidP="00A623E4">
      <w:r>
        <w:t xml:space="preserve">Dito isto, é fácil </w:t>
      </w:r>
      <w:r w:rsidR="00114359">
        <w:t>perceber</w:t>
      </w:r>
      <w:r>
        <w:t xml:space="preserve"> que empresas que adotem uma abordagem de “</w:t>
      </w:r>
      <w:r w:rsidR="0078551B">
        <w:t>I</w:t>
      </w:r>
      <w:r>
        <w:t>ndústria 4.0” deverão manter alguns aspetos em atenção como a digitalização completa das suas operações que é necessária e a reestruturação de produtos e serviços pode também o ser.</w:t>
      </w:r>
    </w:p>
    <w:p w14:paraId="65608EC3" w14:textId="69218027" w:rsidR="00F57D09" w:rsidRDefault="00114359" w:rsidP="00A623E4">
      <w:r>
        <w:t>Então pode-se concluir que a “Indústria 4.0” ou a quarta revolução industrial é diferente de revoluções anteriores no sentido em que surge de uma combinação de tecnologias e as suas interações por entre domínios físicos e digitais e estes avanços tecnológicos estão a permitir que empresas se tornem mais eficientes do que nunca.</w:t>
      </w:r>
    </w:p>
    <w:p w14:paraId="4795F569" w14:textId="77777777" w:rsidR="001535EB" w:rsidRDefault="001535EB" w:rsidP="00A623E4"/>
    <w:p w14:paraId="26F317C7" w14:textId="24089D73" w:rsidR="007F5F7D" w:rsidRDefault="007F5F7D" w:rsidP="00A623E4">
      <w:r>
        <w:t>-- benefícios para as HMIs –</w:t>
      </w:r>
    </w:p>
    <w:p w14:paraId="798D006B" w14:textId="5E918891" w:rsidR="005646A7" w:rsidRDefault="00A20841" w:rsidP="00A623E4">
      <w:r>
        <w:t>O ponto de contacto entre um operador e uma máquina é f</w:t>
      </w:r>
      <w:r w:rsidR="00F002AC">
        <w:t>undamental e quanto mais capaz</w:t>
      </w:r>
      <w:r>
        <w:t xml:space="preserve"> </w:t>
      </w:r>
      <w:r w:rsidR="00F002AC">
        <w:t xml:space="preserve">este for </w:t>
      </w:r>
      <w:r>
        <w:t>de fornecer a informação certa no momento certo e de providenciar as melhores ferramentas para o operador atuar, melhor. Com os avanços tecnológicos já descritos, este ponto de contacto</w:t>
      </w:r>
      <w:r w:rsidR="00F002AC">
        <w:t xml:space="preserve">, chamado de HMI (Human-Machine Interface), </w:t>
      </w:r>
      <w:r>
        <w:t>pode-se tornar numa interface inteligente que assiste e guia o operador</w:t>
      </w:r>
      <w:r w:rsidR="00F002AC">
        <w:t xml:space="preserve"> nas suas decisões e nas suas ações.</w:t>
      </w:r>
    </w:p>
    <w:p w14:paraId="176E854B" w14:textId="6B6AEA3C" w:rsidR="00F002AC" w:rsidRDefault="00F002AC" w:rsidP="00F002AC">
      <w:r>
        <w:t>Uma HMI pode-se descrever como uma combinação entre componentes de hardware e software que, juntos, têm a capacidade de fornecer ao utilizador as ferramentas e a informação necessária para que este seja capaz de manusear, monitorizar e controlar um equipamento. As HMIs estão presentes nos mais variados tipos de sistemas/equipamentos para os mais diversos fins, como no controlo de comboios, máquinas de CNC, equipamento de laboratório médico, etc, e todas devem conter todos os elementos necessários para uma utilização/manuseio completo por parte do utilizador.</w:t>
      </w:r>
    </w:p>
    <w:p w14:paraId="7FA8DE0E" w14:textId="659FF274" w:rsidR="00F002AC" w:rsidRDefault="00F002AC" w:rsidP="00F002AC"/>
    <w:p w14:paraId="12E2384A" w14:textId="77777777" w:rsidR="00F002AC" w:rsidRDefault="00F002AC" w:rsidP="00F002AC">
      <w:pPr>
        <w:keepNext/>
      </w:pPr>
      <w:r>
        <w:rPr>
          <w:noProof/>
          <w:lang w:eastAsia="pt-PT"/>
        </w:rPr>
        <w:drawing>
          <wp:inline distT="0" distB="0" distL="0" distR="0" wp14:anchorId="136BA153" wp14:editId="047A789B">
            <wp:extent cx="5502910" cy="320548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hmi.jpg"/>
                    <pic:cNvPicPr/>
                  </pic:nvPicPr>
                  <pic:blipFill>
                    <a:blip r:embed="rId28">
                      <a:extLst>
                        <a:ext uri="{28A0092B-C50C-407E-A947-70E740481C1C}">
                          <a14:useLocalDpi xmlns:a14="http://schemas.microsoft.com/office/drawing/2010/main" val="0"/>
                        </a:ext>
                      </a:extLst>
                    </a:blip>
                    <a:stretch>
                      <a:fillRect/>
                    </a:stretch>
                  </pic:blipFill>
                  <pic:spPr>
                    <a:xfrm>
                      <a:off x="0" y="0"/>
                      <a:ext cx="5502910" cy="3205480"/>
                    </a:xfrm>
                    <a:prstGeom prst="rect">
                      <a:avLst/>
                    </a:prstGeom>
                  </pic:spPr>
                </pic:pic>
              </a:graphicData>
            </a:graphic>
          </wp:inline>
        </w:drawing>
      </w:r>
    </w:p>
    <w:p w14:paraId="44253C02" w14:textId="59A24A5B" w:rsidR="00F002AC" w:rsidRDefault="00F002AC" w:rsidP="00F002AC">
      <w:pPr>
        <w:pStyle w:val="Caption"/>
        <w:jc w:val="center"/>
      </w:pPr>
      <w:r>
        <w:t xml:space="preserve">Figura </w:t>
      </w:r>
      <w:fldSimple w:instr=" SEQ Figura \* ARABIC ">
        <w:r w:rsidR="00612EBD">
          <w:rPr>
            <w:noProof/>
          </w:rPr>
          <w:t>17</w:t>
        </w:r>
      </w:fldSimple>
      <w:r>
        <w:t xml:space="preserve"> - Human-Machine Interface</w:t>
      </w:r>
    </w:p>
    <w:p w14:paraId="1031018A" w14:textId="4AEDC62B" w:rsidR="00F002AC" w:rsidRDefault="00F002AC" w:rsidP="00A623E4"/>
    <w:p w14:paraId="147D5377" w14:textId="1D3A53B1" w:rsidR="00F10B1C" w:rsidRDefault="00F10B1C" w:rsidP="00F10B1C">
      <w:r>
        <w:t xml:space="preserve">Uma HMI deve ter em consideração fatores como a segurança, ergonomia, os standards da indústria, uma clara definição dos requisitos funcionais, o nível de conhecimento do operador, etc. </w:t>
      </w:r>
    </w:p>
    <w:p w14:paraId="26F7C01E" w14:textId="77777777" w:rsidR="00F10B1C" w:rsidRDefault="00F10B1C" w:rsidP="00F10B1C">
      <w:r>
        <w:t>É essencial que a HMI desenvolvida responda claramente às seguintes questões:</w:t>
      </w:r>
    </w:p>
    <w:p w14:paraId="0992081B" w14:textId="77777777" w:rsidR="00F10B1C" w:rsidRDefault="00F10B1C" w:rsidP="00F10B1C">
      <w:pPr>
        <w:pStyle w:val="ListParagraph"/>
        <w:numPr>
          <w:ilvl w:val="0"/>
          <w:numId w:val="42"/>
        </w:numPr>
        <w:spacing w:after="160" w:line="259" w:lineRule="auto"/>
        <w:jc w:val="left"/>
      </w:pPr>
      <w:r>
        <w:t>Quantas serão e quais as funções controladas pela interface?</w:t>
      </w:r>
    </w:p>
    <w:p w14:paraId="424DB90B" w14:textId="77777777" w:rsidR="00F10B1C" w:rsidRDefault="00F10B1C" w:rsidP="00F10B1C">
      <w:pPr>
        <w:pStyle w:val="ListParagraph"/>
        <w:numPr>
          <w:ilvl w:val="0"/>
          <w:numId w:val="42"/>
        </w:numPr>
        <w:spacing w:after="160" w:line="259" w:lineRule="auto"/>
        <w:jc w:val="left"/>
      </w:pPr>
      <w:r>
        <w:t>Como será controlada cada função? Existem diversas possibilidades como botões, switches, etc.</w:t>
      </w:r>
    </w:p>
    <w:p w14:paraId="3AC0AE8B" w14:textId="77777777" w:rsidR="00F10B1C" w:rsidRDefault="00F10B1C" w:rsidP="00F10B1C">
      <w:pPr>
        <w:pStyle w:val="ListParagraph"/>
        <w:numPr>
          <w:ilvl w:val="0"/>
          <w:numId w:val="42"/>
        </w:numPr>
        <w:spacing w:after="160" w:line="259" w:lineRule="auto"/>
        <w:jc w:val="left"/>
      </w:pPr>
      <w:r>
        <w:lastRenderedPageBreak/>
        <w:t>Qual o tipo de feedback a dar ao operador que melhor serve o propósito quando este está a executar funções na HMI?</w:t>
      </w:r>
    </w:p>
    <w:p w14:paraId="0CF4D248" w14:textId="77777777" w:rsidR="00F10B1C" w:rsidRDefault="00F10B1C" w:rsidP="00F10B1C">
      <w:pPr>
        <w:pStyle w:val="ListParagraph"/>
        <w:numPr>
          <w:ilvl w:val="0"/>
          <w:numId w:val="42"/>
        </w:numPr>
        <w:spacing w:after="160" w:line="259" w:lineRule="auto"/>
        <w:jc w:val="left"/>
      </w:pPr>
      <w:r>
        <w:t>Para cada função na HMI, o operador necessita de obter que informação prévia?</w:t>
      </w:r>
    </w:p>
    <w:p w14:paraId="2733C815" w14:textId="565302F5" w:rsidR="00F10B1C" w:rsidRDefault="00F10B1C" w:rsidP="00F10B1C">
      <w:r w:rsidRPr="00F10B1C">
        <w:rPr>
          <w:lang w:val="en-US"/>
        </w:rPr>
        <w:t xml:space="preserve">Segundo artigo divulgado pela inside machines </w:t>
      </w:r>
      <w:r>
        <w:fldChar w:fldCharType="begin" w:fldLock="1"/>
      </w:r>
      <w:r w:rsidR="00B0303C">
        <w:rPr>
          <w:lang w:val="en-US"/>
        </w:rPr>
        <w:instrText>ADDIN CSL_CITATION { "citationItems" : [ { "id" : "ITEM-1", "itemData" : { "ISSN" : "00108049", "abstract" : "Human-machine interface (HMI) systems provide the controls by which a user operates a machine, system, or instrument. Sophisticated HMI systems enable reliable operations of technology in every application, including high-speed [...] ", "id" : "ITEM-1", "issue" : "6 OP  - Control Engineering. June 2015, Vol. 62 Issue 6, M10, 3 p.", "issued" : { "date-parts" : [ [ "2015" ] ] }, "language" : "English", "page" : "10", "title" : "How to best design an HMI system: a proper interface between a machine and its human operator greatly impacts efficiency and ease of use and should promote a harmonized connection between the two. Learn how to best build that connection though a human mac", "type" : "article-journal", "volume" : "62" }, "uris" : [ "http://www.mendeley.com/documents/?uuid=b9e407d0-0195-4b01-b3e3-ca44900085ec" ] } ], "mendeley" : { "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lainText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previouslyFormattedCitation" : "(\u201cHow to best design an HMI system: a proper interface between a machine and its human operator greatly impacts efficiency and ease of use and should promote a harmonized connection between the two. Learn how to best build that connection though a human mac,\u201d 2015)" }, "properties" : { "noteIndex" : 0 }, "schema" : "https://github.com/citation-style-language/schema/raw/master/csl-citation.json" }</w:instrText>
      </w:r>
      <w:r>
        <w:fldChar w:fldCharType="separate"/>
      </w:r>
      <w:r w:rsidRPr="00F10B1C">
        <w:rPr>
          <w:noProof/>
          <w:lang w:val="en-US"/>
        </w:rPr>
        <w:t xml:space="preserve">(“How to best design an HMI system: a proper interface between a machine and its human operator greatly impacts efficiency and ease of use and should promote a harmonized connection between the two. </w:t>
      </w:r>
      <w:r w:rsidRPr="00F10B1C">
        <w:rPr>
          <w:noProof/>
        </w:rPr>
        <w:t>Learn how to best build that connection though a human mac,” 2015)</w:t>
      </w:r>
      <w:r>
        <w:fldChar w:fldCharType="end"/>
      </w:r>
      <w:r>
        <w:t>, para qualquer que seja o nível de conhecimento do operador (iniciante ou avançado), a HMI deve considerar os seguintes fatores ergonómicos:</w:t>
      </w:r>
    </w:p>
    <w:p w14:paraId="088FA2C0" w14:textId="77777777" w:rsidR="00F10B1C" w:rsidRDefault="00F10B1C" w:rsidP="00F10B1C">
      <w:pPr>
        <w:pStyle w:val="ListParagraph"/>
        <w:numPr>
          <w:ilvl w:val="0"/>
          <w:numId w:val="43"/>
        </w:numPr>
        <w:spacing w:after="160" w:line="259" w:lineRule="auto"/>
        <w:ind w:left="720"/>
        <w:jc w:val="left"/>
      </w:pPr>
      <w:r w:rsidRPr="00864062">
        <w:rPr>
          <w:b/>
        </w:rPr>
        <w:t>Panel Layout</w:t>
      </w:r>
      <w:r>
        <w:t>: o panel deve ser desenhado para fornecer ao operador grupos de informação relacionada de uma forma previsível e consistente.</w:t>
      </w:r>
    </w:p>
    <w:p w14:paraId="0963606B"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Seleção de componentes da HMI</w:t>
      </w:r>
    </w:p>
    <w:p w14:paraId="447692FB" w14:textId="77777777" w:rsidR="00F10B1C" w:rsidRDefault="00F10B1C" w:rsidP="00F10B1C">
      <w:pPr>
        <w:pStyle w:val="ListParagraph"/>
        <w:numPr>
          <w:ilvl w:val="0"/>
          <w:numId w:val="43"/>
        </w:numPr>
        <w:spacing w:after="160" w:line="259" w:lineRule="auto"/>
        <w:ind w:left="720"/>
        <w:jc w:val="left"/>
      </w:pPr>
      <w:r w:rsidRPr="00864062">
        <w:rPr>
          <w:b/>
        </w:rPr>
        <w:t>Esquema de cores</w:t>
      </w:r>
      <w:r>
        <w:t>: a chave para um esquema de cores eficiente é a simplicidade. Demasiadas cores devem ser evitadas e o modelo do semáforo para ações chave pode ser usado, como vermelho para Stop, amarelo para avisos e verde para OK/Start.</w:t>
      </w:r>
    </w:p>
    <w:p w14:paraId="13F1842C" w14:textId="77777777" w:rsidR="00F10B1C" w:rsidRDefault="00F10B1C" w:rsidP="00F10B1C">
      <w:pPr>
        <w:pStyle w:val="ListParagraph"/>
        <w:numPr>
          <w:ilvl w:val="0"/>
          <w:numId w:val="43"/>
        </w:numPr>
        <w:spacing w:after="160" w:line="259" w:lineRule="auto"/>
        <w:ind w:left="720"/>
        <w:jc w:val="left"/>
      </w:pPr>
      <w:r w:rsidRPr="00864062">
        <w:rPr>
          <w:b/>
        </w:rPr>
        <w:t>Feedback</w:t>
      </w:r>
      <w:r>
        <w:t>: o Feedback é crítico</w:t>
      </w:r>
      <w:r w:rsidRPr="0042500C">
        <w:t xml:space="preserve"> </w:t>
      </w:r>
      <w:r>
        <w:t>para a eficiência e eficácia do operador e este pode ser visual, sonoro, tátil ou uma combinação destes.</w:t>
      </w:r>
    </w:p>
    <w:p w14:paraId="33684F6C" w14:textId="77777777" w:rsidR="00F10B1C" w:rsidRPr="00864062" w:rsidRDefault="00F10B1C" w:rsidP="00F10B1C">
      <w:pPr>
        <w:pStyle w:val="ListParagraph"/>
        <w:numPr>
          <w:ilvl w:val="0"/>
          <w:numId w:val="43"/>
        </w:numPr>
        <w:spacing w:after="160" w:line="259" w:lineRule="auto"/>
        <w:ind w:left="720"/>
        <w:jc w:val="left"/>
        <w:rPr>
          <w:b/>
        </w:rPr>
      </w:pPr>
      <w:r w:rsidRPr="00864062">
        <w:rPr>
          <w:b/>
        </w:rPr>
        <w:t>Considerações de segurança</w:t>
      </w:r>
    </w:p>
    <w:p w14:paraId="43BBA7FE" w14:textId="77777777" w:rsidR="00F10B1C" w:rsidRDefault="00F10B1C" w:rsidP="00F10B1C">
      <w:r>
        <w:t>Uma HMI deve ter a capacidade de efetuar a conexão com o sistema/equipamento que está debaixo do seu controlo, assim como outros sistemas/equipamentos que estejam possivelmente relacionados.</w:t>
      </w:r>
    </w:p>
    <w:p w14:paraId="1128993D" w14:textId="3E2666FF" w:rsidR="00F10B1C" w:rsidRDefault="00F10B1C" w:rsidP="00F10B1C">
      <w:r>
        <w:t>De realçar ainda a importância da perceção do ambiente físico a que a HMI estará exposta, situações como exposição a altas temperaturas, contacto com líquidos, humidade, devem ser consideradas para fornecer a melhor e mais adequada proteção à mesma.</w:t>
      </w:r>
    </w:p>
    <w:p w14:paraId="624A2A2A" w14:textId="3D35CF71" w:rsidR="00DA0FD3" w:rsidRDefault="00DA0FD3" w:rsidP="00F10B1C"/>
    <w:p w14:paraId="1ECF91C1" w14:textId="44CAE1A1" w:rsidR="00DA0FD3" w:rsidRPr="00AD7BE2" w:rsidRDefault="00DA0FD3" w:rsidP="00DA0FD3">
      <w:r>
        <w:t>Ainda o mesmo artigo refere que uma interface apropriada entre a máquina e o operador humano tem um grande impacto na eficiência e na facilidade de uso da mesma, e deve promover uma ligação harmoniosa entre ambos, constatando também  que uma HMI para ser confiável e fornecer um desempenho seguro, eficiente e intuitivo depende da aplicação das melhores práticas de engenharia no design, na produção, nos testes e nos processos de garantia de qualidade.</w:t>
      </w:r>
    </w:p>
    <w:p w14:paraId="5463EA6E" w14:textId="77777777" w:rsidR="00DA0FD3" w:rsidRPr="00724114" w:rsidRDefault="00DA0FD3" w:rsidP="00F10B1C"/>
    <w:p w14:paraId="33C1A0B3" w14:textId="77777777" w:rsidR="00F002AC" w:rsidRDefault="00F002AC" w:rsidP="00A623E4"/>
    <w:p w14:paraId="73C9FE0A" w14:textId="09B2DD89" w:rsidR="007F5F7D" w:rsidRDefault="007F5F7D" w:rsidP="00A623E4"/>
    <w:p w14:paraId="2DE98DC3" w14:textId="1FACA7C6" w:rsidR="007F5F7D" w:rsidRDefault="007F5F7D" w:rsidP="00A623E4">
      <w:r>
        <w:t xml:space="preserve">-- </w:t>
      </w:r>
      <w:r w:rsidR="00B0303C">
        <w:t>Sistemas SCADA</w:t>
      </w:r>
      <w:r>
        <w:t xml:space="preserve"> </w:t>
      </w:r>
      <w:r w:rsidR="00B0303C">
        <w:t>–</w:t>
      </w:r>
    </w:p>
    <w:p w14:paraId="4B677EBA" w14:textId="1A10D9A8" w:rsidR="00B0303C" w:rsidRDefault="00B0303C" w:rsidP="00A623E4"/>
    <w:p w14:paraId="6693EA0B" w14:textId="48120065" w:rsidR="007F38BA" w:rsidRDefault="00B0303C" w:rsidP="00A623E4">
      <w:r>
        <w:lastRenderedPageBreak/>
        <w:t xml:space="preserve">Sistemas SCADA são sistemas que utilizam tecnologias de computação e comunicação para automatizar e apoiar a monitorização e controlo de processos industriais </w:t>
      </w:r>
      <w:r>
        <w:fldChar w:fldCharType="begin" w:fldLock="1"/>
      </w:r>
      <w:r w:rsidR="007F38BA">
        <w:instrText>ADDIN CSL_CITATION { "citationItems" : [ { "id" : "ITEM-1", "itemData" : { "abstract" : "Disserta\u00e7\u00e3o (mestrado) - Universidade Federal de Santa Catarina, Centro Tecnol\u00f3gico, Programa de P\u00f3s-Gradua\u00e7\u00e3o em Engenharia de Automa\u00e7\u00e3o e Sistemas, Florian\u00f3polis, 2011 Os sistemas SCADA (Supervisory Control and Data Acquisition) s\u00e3o sistemas que utilizam tecnologias de computa\u00e7\u00e3o e comunica\u00e7\u00e3o para automatizar a monitora\u00e7\u00e3o e o controle de processos industriais, efetuando coleta de dados, os quais s\u00e3o apresentados de modo amig\u00e1vel para o operador, atrav\u00e9s de interfaces homem-m\u00e1quina (IHM). Dentre esses processos encontram-se os sistemas de manufatura, cuja din\u00e2mica, sob a \u00f3tica do problema de coordena\u00e7\u00e3o, os enquadra na classe de Sistemas a Eventos Discretos (SED). A Teoria de Controle Supervis\u00f3rio (TCS) baseia-se em modelos de aut\u00f4matos e linguagens para s\u00edntese de supervisores \u00f3timos para SED que podem ser traduzidos em c\u00f3digo estruturado para controladores l\u00f3gicos program\u00e1veis (CLP). Este trabalho apresenta uma proposta de metodologia para o desenvolvimento integrado de sistemas SCADA com a programa\u00e7\u00e3o de controle supervis\u00f3rio em CLP para sistemas de manufatura. A metodologia proposta est\u00e1 constitu\u00edda de 8 fases: projeto informacional; s\u00edntese de controle supervis\u00f3rio seguindo a abordagem modular local da TCS; emula\u00e7\u00e3o da atua\u00e7\u00e3o dos supervisores na planta; implementa\u00e7\u00e3o estruturada do controle supervis\u00f3rio em CLP; implementa\u00e7\u00e3o de funcionalidades b\u00e1sicas do sistema SCADA; avalia\u00e7\u00e3o de funcionamento do sistema real; implementa\u00e7\u00e3o de funcionalidades gerais do sistema SCADA e, por \u00faltimo, valida\u00e7\u00e3o do sistema integrado. Esta metodologia \u00e9 aplicada ao controle e supervis\u00e3o de uma c\u00e9lula flex\u00edvel de manufatura do LAI-UFSC. Os resultados obtidos demonstram sistematiza\u00e7\u00e3o, flexibilidade e efici\u00eancia na realiza\u00e7\u00e3o do projeto de controle e supervis\u00e3o do sistema, al\u00e9m de permitir estrutura\u00e7\u00e3o e valida\u00e7\u00e3o do programa do CLP e do sistema SCADA.&lt;br /&gt;SCADA systems (Supervisory Control and Data Acquisition) are systems using computing and communication technologies to automate the monitoring and control of industrial processes, making data collection, which are presented in a friendly form for the operator, through Human Machine Interface (HMI). Among these processes are the manufacturing systems, whose dynamics, from the perspective of the coordination problem, include them in the class of discrete event systems (DES). The Supervisory Control Theory (SCT) is based on models of automata and languages for optimal synthesis of supervisors for DES, which can be tr\u2026", "author" : [ { "dropping-particle" : "", "family" : "Constain", "given" : "Nicole Beatriz Portilla", "non-dropping-particle" : "", "parse-names" : false, "suffix" : "" }, { "dropping-particle" : "de", "family" : "Queiroz", "given" : "Max Hering", "non-dropping-particle" : "", "parse-names" : false, "suffix" : "" }, { "dropping-particle" : "", "family" : "Catarina", "given" : "Universidade Federal de Santa", "non-dropping-particle" : "", "parse-names" : false, "suffix" : "" } ], "id" : "ITEM-1", "issued" : { "date-parts" : [ [ "2011" ] ] }, "language" : "Portuguese", "title" : "Integra\u00e7\u00e3o de sistemas SCADA com a implementa\u00e7\u00e3o de controle supervis\u00f3rio em CLP para sistemas de manufatura", "type" : "article" }, "uris" : [ "http://www.mendeley.com/documents/?uuid=adf229ee-f431-45d8-bf9d-dd4c287734d5" ] } ], "mendeley" : { "formattedCitation" : "(Constain, Queiroz, &amp; Catarina, 2011)", "plainTextFormattedCitation" : "(Constain, Queiroz, &amp; Catarina, 2011)", "previouslyFormattedCitation" : "(Constain, Queiroz, &amp; Catarina, 2011)" }, "properties" : { "noteIndex" : 0 }, "schema" : "https://github.com/citation-style-language/schema/raw/master/csl-citation.json" }</w:instrText>
      </w:r>
      <w:r>
        <w:fldChar w:fldCharType="separate"/>
      </w:r>
      <w:r w:rsidRPr="00B0303C">
        <w:rPr>
          <w:noProof/>
        </w:rPr>
        <w:t>(Constain, Queiroz, &amp; Catarina, 2011)</w:t>
      </w:r>
      <w:r>
        <w:fldChar w:fldCharType="end"/>
      </w:r>
      <w:r>
        <w:t xml:space="preserve">. </w:t>
      </w:r>
      <w:r w:rsidR="007F38BA">
        <w:t xml:space="preserve"> </w:t>
      </w:r>
    </w:p>
    <w:p w14:paraId="5B05DC2E" w14:textId="2572EF08" w:rsidR="00B0303C" w:rsidRDefault="00B0303C" w:rsidP="00A623E4">
      <w:r>
        <w:t>O termo SCADA provém do inglês “Supervisory Control and Data Acquisition”</w:t>
      </w:r>
      <w:r w:rsidR="00DD58C5">
        <w:t>, cuja tradução literal é Controlo Su</w:t>
      </w:r>
      <w:r w:rsidR="007F38BA">
        <w:t xml:space="preserve">pervisório e Aquisição de Dados, e como o próprio nome indica o foco do sistema é a um nível supervisório, ou seja, é um pacote de software que se posiciona por cima do hardware com o qual faz interface </w:t>
      </w:r>
      <w:r w:rsidR="007F38BA">
        <w:fldChar w:fldCharType="begin" w:fldLock="1"/>
      </w:r>
      <w:r w:rsidR="00F51AF4">
        <w:instrText>ADDIN CSL_CITATION { "citationItems" : [ { "id" : "ITEM-1", "itemData" : { "author" : [ { "dropping-particle" : "", "family" : "Daneels", "given" : "Axel", "non-dropping-particle" : "", "parse-names" : false, "suffix" : "" }, { "dropping-particle" : "", "family" : "Salter", "given" : "Wayne", "non-dropping-particle" : "", "parse-names" : false, "suffix" : "" } ], "id" : "ITEM-1", "issued" : { "date-parts" : [ [ "1999" ] ] }, "title" : "What is SCADA?", "type" : "article-journal" }, "locator" : "339", "uris" : [ "http://www.mendeley.com/documents/?uuid=0ec425ce-ac5f-4e20-a916-3cfa88513461" ] } ], "mendeley" : { "formattedCitation" : "(Daneels &amp; Salter, 1999, p. 339)", "plainTextFormattedCitation" : "(Daneels &amp; Salter, 1999, p. 339)", "previouslyFormattedCitation" : "(Daneels &amp; Salter, 1999, p. 339)" }, "properties" : { "noteIndex" : 0 }, "schema" : "https://github.com/citation-style-language/schema/raw/master/csl-citation.json" }</w:instrText>
      </w:r>
      <w:r w:rsidR="007F38BA">
        <w:fldChar w:fldCharType="separate"/>
      </w:r>
      <w:r w:rsidR="007F38BA" w:rsidRPr="007F38BA">
        <w:rPr>
          <w:noProof/>
        </w:rPr>
        <w:t>(Daneels &amp; Salter, 1999, p. 339)</w:t>
      </w:r>
      <w:r w:rsidR="007F38BA">
        <w:fldChar w:fldCharType="end"/>
      </w:r>
      <w:r w:rsidR="007F38BA">
        <w:t>.</w:t>
      </w:r>
    </w:p>
    <w:p w14:paraId="137AC9BE" w14:textId="442ECD6C" w:rsidR="00B0303C" w:rsidRDefault="00B0303C" w:rsidP="00A623E4">
      <w:r>
        <w:t>Este tipo de sistemas está bastante implem</w:t>
      </w:r>
      <w:r w:rsidR="00DD58C5">
        <w:t>entado em ambientes industriais e tem capacidades para apoiar em sistemas complexos ou geograficamente dispersos, na medida em que podem recolher os dados de grandes quatidades de fontes para depois serem apresentados a um operador de maneira intuitiva e amigável.</w:t>
      </w:r>
      <w:r w:rsidR="00D109CE">
        <w:t xml:space="preserve"> As vantagem da implementação de sistemas SCADA em processos industriais, é que estes fornecem a informação em tempo oportuno, permitindo assim controlar e monitorizar processos e tomar decisões operacionais da forma mais apropriada.</w:t>
      </w:r>
    </w:p>
    <w:p w14:paraId="528B85AB" w14:textId="24F4305C" w:rsidR="00231589" w:rsidRDefault="00231589" w:rsidP="00A623E4">
      <w:r>
        <w:t>De uma forma genérica pode-se arquitetar um sistema SCADA de acordo com a figura seguinte.</w:t>
      </w:r>
    </w:p>
    <w:p w14:paraId="1CC9B9FB" w14:textId="77777777" w:rsidR="00231589" w:rsidRDefault="00231589" w:rsidP="00231589">
      <w:pPr>
        <w:keepNext/>
      </w:pPr>
      <w:r>
        <w:rPr>
          <w:noProof/>
          <w:lang w:eastAsia="pt-PT"/>
        </w:rPr>
        <w:drawing>
          <wp:inline distT="0" distB="0" distL="0" distR="0" wp14:anchorId="63CAD7E7" wp14:editId="258DA6E4">
            <wp:extent cx="5502910" cy="30733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rquiteturaSCADA.png"/>
                    <pic:cNvPicPr/>
                  </pic:nvPicPr>
                  <pic:blipFill>
                    <a:blip r:embed="rId29">
                      <a:extLst>
                        <a:ext uri="{28A0092B-C50C-407E-A947-70E740481C1C}">
                          <a14:useLocalDpi xmlns:a14="http://schemas.microsoft.com/office/drawing/2010/main" val="0"/>
                        </a:ext>
                      </a:extLst>
                    </a:blip>
                    <a:stretch>
                      <a:fillRect/>
                    </a:stretch>
                  </pic:blipFill>
                  <pic:spPr>
                    <a:xfrm>
                      <a:off x="0" y="0"/>
                      <a:ext cx="5502910" cy="3073344"/>
                    </a:xfrm>
                    <a:prstGeom prst="rect">
                      <a:avLst/>
                    </a:prstGeom>
                  </pic:spPr>
                </pic:pic>
              </a:graphicData>
            </a:graphic>
          </wp:inline>
        </w:drawing>
      </w:r>
    </w:p>
    <w:p w14:paraId="46F00A6B" w14:textId="4C8B5247" w:rsidR="00231589" w:rsidRDefault="00231589" w:rsidP="00231589">
      <w:pPr>
        <w:pStyle w:val="Caption"/>
        <w:jc w:val="center"/>
      </w:pPr>
      <w:r>
        <w:t xml:space="preserve">Figura </w:t>
      </w:r>
      <w:fldSimple w:instr=" SEQ Figura \* ARABIC ">
        <w:r w:rsidR="00612EBD">
          <w:rPr>
            <w:noProof/>
          </w:rPr>
          <w:t>18</w:t>
        </w:r>
      </w:fldSimple>
      <w:r>
        <w:t xml:space="preserve"> - Arquitetura Sistema SCADA</w:t>
      </w:r>
    </w:p>
    <w:p w14:paraId="1429A464" w14:textId="77777777" w:rsidR="00A623E4" w:rsidRPr="00352309" w:rsidRDefault="00A623E4" w:rsidP="00352309"/>
    <w:p w14:paraId="644B2FE8" w14:textId="163BEEE4" w:rsidR="007D2B0F" w:rsidRDefault="007D2B0F" w:rsidP="007D2B0F"/>
    <w:p w14:paraId="144861DE" w14:textId="7EB2A6FC" w:rsidR="00231589" w:rsidRDefault="00735659" w:rsidP="007D2B0F">
      <w:r>
        <w:t>Através d</w:t>
      </w:r>
      <w:r w:rsidR="00231589">
        <w:t xml:space="preserve">a </w:t>
      </w:r>
      <w:r>
        <w:t>F</w:t>
      </w:r>
      <w:r w:rsidR="00231589">
        <w:t>igura</w:t>
      </w:r>
      <w:r>
        <w:t xml:space="preserve"> anterior é possível constatar que</w:t>
      </w:r>
      <w:r w:rsidR="00231589">
        <w:t xml:space="preserve"> um sistema SCADA pode basear-se em: um SCADA Server para integrar toda a informação oriunda dos PLCs e/ou dos clientes de forma a tornar todos os componentes do sistema num sistema </w:t>
      </w:r>
      <w:r w:rsidR="00372970">
        <w:t>único e integrado, clientes SCADA diretamente ligados (por exemplo por Ethernet) ao SCADA Server, um Web Server para servir através de protocolos web, e clientes SCADA web que conectam com o Web Server através da internet.</w:t>
      </w:r>
      <w:r w:rsidR="00675387">
        <w:t xml:space="preserve"> Adjacente ao sistema SCADA estão sensores e atuadores no processo físico para obter informação do mesmo e atuar sobre </w:t>
      </w:r>
      <w:r w:rsidR="00675387">
        <w:lastRenderedPageBreak/>
        <w:t>ele, um ou mais PLCs para receber a informação do processo físico e dar as ordens a executar sobre o mesmo.</w:t>
      </w:r>
      <w:r w:rsidR="00E601AF">
        <w:t xml:space="preserve"> No entanto é relevante realçar que este é apenas um esboço de uma possível arquitetura de sistemas SCADA e que os mesmos podem ser mais complexos.</w:t>
      </w:r>
    </w:p>
    <w:p w14:paraId="222F2B31" w14:textId="77777777" w:rsidR="002E31CC" w:rsidRDefault="002E31CC" w:rsidP="007D2B0F"/>
    <w:p w14:paraId="2D725558" w14:textId="3E7B2E7B" w:rsidR="00735659" w:rsidRDefault="00735659" w:rsidP="007D2B0F">
      <w:r>
        <w:t>Algumas das funcionalidades típicas de sistemas SCADA são:</w:t>
      </w:r>
    </w:p>
    <w:p w14:paraId="16B2ECD8" w14:textId="0E04C982" w:rsidR="00735659" w:rsidRDefault="00735659" w:rsidP="00735659">
      <w:pPr>
        <w:pStyle w:val="ListParagraph"/>
        <w:numPr>
          <w:ilvl w:val="0"/>
          <w:numId w:val="45"/>
        </w:numPr>
      </w:pPr>
      <w:r>
        <w:t>Controlo de acessos: utilizadores são definidos por grupos com as respetivas permissões</w:t>
      </w:r>
    </w:p>
    <w:p w14:paraId="68B34336" w14:textId="515B0146" w:rsidR="001C56E0" w:rsidRDefault="001C56E0" w:rsidP="00735659">
      <w:pPr>
        <w:pStyle w:val="ListParagraph"/>
        <w:numPr>
          <w:ilvl w:val="0"/>
          <w:numId w:val="45"/>
        </w:numPr>
      </w:pPr>
      <w:r>
        <w:t>Criação de diagramas sinópticos que representam determinadas áreas do processo. Este tipo de diagrama é no fundo uma representação com a estrutura e arquitetura do processo onde se podem utilizar imagens/objetos gráficos ou texto</w:t>
      </w:r>
    </w:p>
    <w:p w14:paraId="1395EE93" w14:textId="18A6178B" w:rsidR="00735659" w:rsidRDefault="00735659" w:rsidP="00735659">
      <w:pPr>
        <w:pStyle w:val="ListParagraph"/>
        <w:numPr>
          <w:ilvl w:val="0"/>
          <w:numId w:val="45"/>
        </w:numPr>
      </w:pPr>
      <w:r>
        <w:t>Conceito de objetos gráficos que ficam ligados a variáveis do processo</w:t>
      </w:r>
      <w:r w:rsidR="001C56E0">
        <w:t>: normalmente estes objetos vêm incluidos em livrarias gráficas e podem ser utilizados nos diagramas sinópticos</w:t>
      </w:r>
    </w:p>
    <w:p w14:paraId="36E1F687" w14:textId="474CE2C5" w:rsidR="001C56E0" w:rsidRDefault="001C56E0" w:rsidP="00735659">
      <w:pPr>
        <w:pStyle w:val="ListParagraph"/>
        <w:numPr>
          <w:ilvl w:val="0"/>
          <w:numId w:val="45"/>
        </w:numPr>
      </w:pPr>
      <w:r>
        <w:t>Gráficos de tendências das variáveis do processo: permitem analisar de forma rápida e intuitiva a evolução das mesmas</w:t>
      </w:r>
    </w:p>
    <w:p w14:paraId="6BA488D7" w14:textId="16F59551" w:rsidR="001C56E0" w:rsidRDefault="001C56E0" w:rsidP="00735659">
      <w:pPr>
        <w:pStyle w:val="ListParagraph"/>
        <w:numPr>
          <w:ilvl w:val="0"/>
          <w:numId w:val="45"/>
        </w:numPr>
      </w:pPr>
      <w:r>
        <w:t>Alarmística: permite monitorizar automaticamente determinadas variáveis do processo e assim que cumpridas certas restrições, lançar alarmes para o operador</w:t>
      </w:r>
    </w:p>
    <w:p w14:paraId="666DF1FB" w14:textId="52A91D9C" w:rsidR="001C56E0" w:rsidRDefault="001C56E0" w:rsidP="00735659">
      <w:pPr>
        <w:pStyle w:val="ListParagraph"/>
        <w:numPr>
          <w:ilvl w:val="0"/>
          <w:numId w:val="45"/>
        </w:numPr>
      </w:pPr>
      <w:r>
        <w:t>Histórico: registo de todos os eventos relevantes ao processo</w:t>
      </w:r>
    </w:p>
    <w:p w14:paraId="3CE1DE43" w14:textId="0120475B" w:rsidR="001C56E0" w:rsidRDefault="001C56E0" w:rsidP="00735659">
      <w:pPr>
        <w:pStyle w:val="ListParagraph"/>
        <w:numPr>
          <w:ilvl w:val="0"/>
          <w:numId w:val="45"/>
        </w:numPr>
      </w:pPr>
      <w:r>
        <w:t xml:space="preserve">Relatórios: </w:t>
      </w:r>
      <w:r w:rsidR="00CB534B">
        <w:t>compilar determinada informação em formato de relatórios de forma a tornar a tomada de decisão mais eficaz</w:t>
      </w:r>
    </w:p>
    <w:p w14:paraId="4E5E0DAE" w14:textId="45CFA69B" w:rsidR="00CB534B" w:rsidRDefault="00CB534B" w:rsidP="00735659">
      <w:pPr>
        <w:pStyle w:val="ListParagraph"/>
        <w:numPr>
          <w:ilvl w:val="0"/>
          <w:numId w:val="45"/>
        </w:numPr>
      </w:pPr>
      <w:r>
        <w:t>Controlo de processos: código desenvolvido em linguagens de programação (como Visual Basic, C ou até Java) pode ser incorporado em sistemas SCADA de forma a poder programar tarefas que respondam a eventos do sistema. Por exemplo enviar comandos ao sistema de controlo para ligar ou desligar equipamentos, entre outros</w:t>
      </w:r>
    </w:p>
    <w:p w14:paraId="4A37739B" w14:textId="05B239C3" w:rsidR="00E04023" w:rsidRDefault="00E04023" w:rsidP="00E04023"/>
    <w:p w14:paraId="215EA6F0" w14:textId="378E7AA3" w:rsidR="00E04023" w:rsidRDefault="00E04023" w:rsidP="00E04023">
      <w:r>
        <w:t>Assim, de uma forma resumida pode-se considerar que os sistemas SCADA trazem potenciais benefícios como a capacidade de detalhar automaticamente a natureza e gravidade de determinados problemas em áreas do processo eliminando a necessidade de monitorização manual, possibilidade de acesso remoto ao sistema através da Internet e um portátil/smartphone/tablet que permite maior controlo e monitorizaç</w:t>
      </w:r>
      <w:r w:rsidR="000C79D9">
        <w:t>ão, operadores deixam de ter necessidade de manter centenas de registos relativos a variáveis do processo dado que o sistema permite acesso a esta informação a qualquer momento, a utilização deste tipo de ssitemas garante que todas as áreas do processo envolvidas são integradas numa plataforma comum permitindo um melhor relacionamento entre os dados, entre outros.</w:t>
      </w:r>
    </w:p>
    <w:p w14:paraId="70039574" w14:textId="77777777" w:rsidR="002E31CC" w:rsidRDefault="002E31CC" w:rsidP="00E04023"/>
    <w:p w14:paraId="0905A199" w14:textId="641BF181" w:rsidR="00C65376" w:rsidRDefault="008821DD" w:rsidP="007D2B0F">
      <w:pPr>
        <w:pStyle w:val="Heading2"/>
        <w:ind w:firstLine="708"/>
      </w:pPr>
      <w:bookmarkStart w:id="10" w:name="_Toc484442681"/>
      <w:r w:rsidRPr="002A4B1A">
        <w:lastRenderedPageBreak/>
        <w:t>2.</w:t>
      </w:r>
      <w:r w:rsidR="00352309">
        <w:t>6</w:t>
      </w:r>
      <w:r w:rsidRPr="002A4B1A">
        <w:t xml:space="preserve"> </w:t>
      </w:r>
      <w:r w:rsidR="00C4798E">
        <w:t>Casos de Estudo</w:t>
      </w:r>
      <w:bookmarkEnd w:id="10"/>
    </w:p>
    <w:p w14:paraId="69C6E8DA" w14:textId="484794B1" w:rsidR="007D2B0F" w:rsidRPr="007D2B0F" w:rsidRDefault="007D2B0F" w:rsidP="007D2B0F">
      <w:r w:rsidRPr="001869F6">
        <w:rPr>
          <w:highlight w:val="yellow"/>
        </w:rPr>
        <w:t>O objetivo desta secção será de falar sobre as abordagens já existentes, sustentando-me em artigos científicos e em alguns casos de aplicações reais. Cada sub-secção poderá referir vários artigos ou várias abordagens que já existam.</w:t>
      </w:r>
    </w:p>
    <w:p w14:paraId="68014C8A" w14:textId="75526DD5" w:rsidR="00C4798E" w:rsidRDefault="00C4798E" w:rsidP="007D2B0F">
      <w:pPr>
        <w:pStyle w:val="Heading2"/>
        <w:ind w:left="708" w:firstLine="708"/>
      </w:pPr>
      <w:bookmarkStart w:id="11" w:name="_Toc484442682"/>
      <w:r w:rsidRPr="002A4B1A">
        <w:t>2.</w:t>
      </w:r>
      <w:r w:rsidR="00352309">
        <w:t>6</w:t>
      </w:r>
      <w:r>
        <w:t>.1</w:t>
      </w:r>
      <w:r w:rsidRPr="002A4B1A">
        <w:t xml:space="preserve"> </w:t>
      </w:r>
      <w:r>
        <w:t>Controlo e Automação na Indústria</w:t>
      </w:r>
      <w:bookmarkEnd w:id="11"/>
    </w:p>
    <w:p w14:paraId="4F70E1CB" w14:textId="77777777" w:rsidR="00C3125E" w:rsidRDefault="00C3125E" w:rsidP="00C3125E"/>
    <w:p w14:paraId="764C7CA3" w14:textId="5EF566EA" w:rsidR="00C3125E" w:rsidRDefault="00C3125E" w:rsidP="00C3125E">
      <w:r>
        <w:t>Sistemas para controlo e automação estão já bastante disseminados pelos vários setores da indústria. São bastantes os casos de sucesso de sistemas implementados que otimizaram, reduziram custos, melhoraram eficácia, melhoraram os níveis de segurança, entre outras vantagens que o controlo e a automação trazem para um processo.</w:t>
      </w:r>
    </w:p>
    <w:p w14:paraId="077A0B5C" w14:textId="580F3B23" w:rsidR="00C3125E" w:rsidRDefault="007546AC" w:rsidP="00C3125E">
      <w:r>
        <w:t>Quando a Audi redesenhou o modelo A3, necessitou de uma linha de produção nova que tinha requisitos específicos do ponto de vista da flexibilidade que necessitava, a performance e o diagnóstico para uma solução de automação.</w:t>
      </w:r>
      <w:r w:rsidR="00AA2AE0">
        <w:t xml:space="preserve"> A solução passou por utilizar PLCs de alta perfomance dado que o sistema na sua totalidade utilizava 800 robots, assim como HMIs apropriadas e customizadas ao contexto que permitiam visualizar as células de produção.</w:t>
      </w:r>
      <w:r w:rsidR="00547EEF">
        <w:t xml:space="preserve"> Como resultado foi obtida uma rede de automação capaz de dar resposta ao desafio lançado, ou seja, mais rápida do ponto de vista de produção, mais fácil e flexível de programar, se acontecem falhas são simples de detetar e diagnosticar o problema e que acaba por ter como consequência operadores melhor preparados para dar início a manutenção preditiva antes que o problema se torne grave.</w:t>
      </w:r>
    </w:p>
    <w:p w14:paraId="5B5C8C33" w14:textId="4D5C1F9F" w:rsidR="00F51AF4" w:rsidRDefault="00F51AF4" w:rsidP="00C3125E">
      <w:r>
        <w:t>Numa outra companhia do setor automóvel foram implementados processos de automação</w:t>
      </w:r>
      <w:r w:rsidR="00127D9B">
        <w:t xml:space="preserve">, mais concretamente </w:t>
      </w:r>
      <w:r w:rsidR="005B4A54">
        <w:t>baseados em</w:t>
      </w:r>
      <w:r w:rsidR="00127D9B">
        <w:t xml:space="preserve"> SPC (Processo de Controlo Estatístico)</w:t>
      </w:r>
      <w:r>
        <w:t xml:space="preserve"> </w:t>
      </w:r>
      <w:r w:rsidR="005B4A54">
        <w:t xml:space="preserve">para </w:t>
      </w:r>
      <w:r>
        <w:t xml:space="preserve">procedimentos de inspeção final de produtos, de forma a garantirem maior robustez e mais qualidade efetiva nos mesmos </w:t>
      </w:r>
      <w:r>
        <w:fldChar w:fldCharType="begin" w:fldLock="1"/>
      </w:r>
      <w:r w:rsidR="00B22E6B">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Sousa, &amp; Nunes, 2016)", "plainTextFormattedCitation" : "(Guerra, Sousa, &amp; Nunes, 2016)", "previouslyFormattedCitation" : "(Guerra, Sousa, &amp; Nunes, 2016)" }, "properties" : { "noteIndex" : 0 }, "schema" : "https://github.com/citation-style-language/schema/raw/master/csl-citation.json" }</w:instrText>
      </w:r>
      <w:r>
        <w:fldChar w:fldCharType="separate"/>
      </w:r>
      <w:r w:rsidRPr="00F51AF4">
        <w:rPr>
          <w:noProof/>
        </w:rPr>
        <w:t>(Guerra, Sousa, &amp; Nunes, 2016)</w:t>
      </w:r>
      <w:r>
        <w:fldChar w:fldCharType="end"/>
      </w:r>
      <w:r>
        <w:t xml:space="preserve">. </w:t>
      </w:r>
      <w:r w:rsidR="00127D9B">
        <w:t>Um SPC é uma técnica poderosa para monitorizar, analisar, gerir e melhorar a performance de processos através da utilização de métodos estatísticos, e permite avaliar a variabilidade existente num determinado processo de produção, assim como permite disparar certas ações de controlo.</w:t>
      </w:r>
    </w:p>
    <w:p w14:paraId="0570C61E" w14:textId="5311B51A" w:rsidR="00F51AF4" w:rsidRDefault="0015308A" w:rsidP="00C3125E">
      <w:r>
        <w:t>As principais razões que levaram á implementação de automação das operações de garantia de qualidade dos produtos foram: poder ter uma base de dados que agrega todos os dados das medidas tiradas durante processos de produção, melhorar procedimentos de rastreabilidade dos dados, tornar os dados mais confiáveis, aumentar a eficiência do SPC</w:t>
      </w:r>
      <w:r w:rsidR="00127D9B">
        <w:t xml:space="preserve"> </w:t>
      </w:r>
      <w:r>
        <w:t>existente e também a dificuldade que existia em realizarem vários tipos de estudo estatístico.</w:t>
      </w:r>
    </w:p>
    <w:p w14:paraId="6E85C791" w14:textId="263F1018" w:rsidR="0015308A" w:rsidRDefault="0015308A" w:rsidP="00C3125E">
      <w:r>
        <w:t>Na implementação de um novo processo de automaç</w:t>
      </w:r>
      <w:r w:rsidR="00785D94">
        <w:t>ão</w:t>
      </w:r>
      <w:r>
        <w:t xml:space="preserve"> é imperativo compreender todos os procedimentos envolvidos, e como tal </w:t>
      </w:r>
      <w:r w:rsidR="00785D94">
        <w:t>foi necessário desenvolver um plano de implementação. Conhecer as características dos produtos, conhecer a informação necessária para possibilitar a rastreabilidade dos dados coletados, ou qual o tratamento dado a características críticas da qualidade do produto, foram aspetos a ter em conta dada a sua relevância para o processo.</w:t>
      </w:r>
      <w:r w:rsidR="00B62F93">
        <w:t xml:space="preserve"> Além disto, o plano de implementação envolveu </w:t>
      </w:r>
      <w:r w:rsidR="00B62F93">
        <w:lastRenderedPageBreak/>
        <w:t xml:space="preserve">estudar e analisar o software adquirido (Q-DAS devido á sua eficiência em armazenar e analisar dados) para o processo de automação, criar uma equipa multidisciplinar, instalar o hardware necessário e desenhar a interface entre o equipamento de </w:t>
      </w:r>
      <w:r w:rsidR="00127D9B">
        <w:t>monitorização</w:t>
      </w:r>
      <w:r w:rsidR="00B62F93">
        <w:t xml:space="preserve"> e o software.</w:t>
      </w:r>
    </w:p>
    <w:p w14:paraId="5C5928B5" w14:textId="1F6A0EE1" w:rsidR="00B22E6B" w:rsidRDefault="00B22E6B" w:rsidP="00C3125E">
      <w:r>
        <w:t>Após implementado o processo de controlo e automação para inspeção da qualidade dos produtos foi possível verificar que houve ganhos no que diz respeito ao tempo para executar tarefas de medição da qualidade, sendo que para a inspeção de um lote de produção houve ganhos totais de 1</w:t>
      </w:r>
      <w:r w:rsidR="004C0BCA">
        <w:t>8</w:t>
      </w:r>
      <w:r>
        <w:t xml:space="preserve"> minutos (ver Figura seguinte) em comparação com os procedimentos prévios á automação.</w:t>
      </w:r>
    </w:p>
    <w:p w14:paraId="1F29183E" w14:textId="77777777" w:rsidR="00B22E6B" w:rsidRDefault="00B22E6B" w:rsidP="00B22E6B">
      <w:pPr>
        <w:keepNext/>
        <w:jc w:val="center"/>
      </w:pPr>
      <w:r>
        <w:rPr>
          <w:noProof/>
          <w:lang w:eastAsia="pt-PT"/>
        </w:rPr>
        <w:drawing>
          <wp:inline distT="0" distB="0" distL="0" distR="0" wp14:anchorId="7D191A60" wp14:editId="2F5E755F">
            <wp:extent cx="3551228" cy="3345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pc1.PNG"/>
                    <pic:cNvPicPr/>
                  </pic:nvPicPr>
                  <pic:blipFill>
                    <a:blip r:embed="rId30">
                      <a:extLst>
                        <a:ext uri="{28A0092B-C50C-407E-A947-70E740481C1C}">
                          <a14:useLocalDpi xmlns:a14="http://schemas.microsoft.com/office/drawing/2010/main" val="0"/>
                        </a:ext>
                      </a:extLst>
                    </a:blip>
                    <a:stretch>
                      <a:fillRect/>
                    </a:stretch>
                  </pic:blipFill>
                  <pic:spPr>
                    <a:xfrm>
                      <a:off x="0" y="0"/>
                      <a:ext cx="3551228" cy="3345470"/>
                    </a:xfrm>
                    <a:prstGeom prst="rect">
                      <a:avLst/>
                    </a:prstGeom>
                  </pic:spPr>
                </pic:pic>
              </a:graphicData>
            </a:graphic>
          </wp:inline>
        </w:drawing>
      </w:r>
    </w:p>
    <w:p w14:paraId="316BE5A4" w14:textId="51AAD495" w:rsidR="00B22E6B" w:rsidRDefault="00B22E6B" w:rsidP="00B22E6B">
      <w:pPr>
        <w:pStyle w:val="Caption"/>
        <w:jc w:val="center"/>
      </w:pPr>
      <w:r>
        <w:t xml:space="preserve">Figura </w:t>
      </w:r>
      <w:fldSimple w:instr=" SEQ Figura \* ARABIC ">
        <w:r w:rsidR="00612EBD">
          <w:rPr>
            <w:noProof/>
          </w:rPr>
          <w:t>19</w:t>
        </w:r>
      </w:fldSimple>
      <w:r>
        <w:t xml:space="preserve"> - Ganhos de Tempo (Fonte: </w:t>
      </w:r>
      <w:r>
        <w:fldChar w:fldCharType="begin" w:fldLock="1"/>
      </w:r>
      <w:r w:rsidR="00BF2650">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fldChar w:fldCharType="separate"/>
      </w:r>
      <w:r w:rsidRPr="00B22E6B">
        <w:rPr>
          <w:b w:val="0"/>
          <w:noProof/>
        </w:rPr>
        <w:t>(Guerra et al., 2016)</w:t>
      </w:r>
      <w:r>
        <w:fldChar w:fldCharType="end"/>
      </w:r>
      <w:r>
        <w:t>)</w:t>
      </w:r>
    </w:p>
    <w:p w14:paraId="57DB93FE" w14:textId="6CCF4F02" w:rsidR="004C0BCA" w:rsidRDefault="004C0BCA" w:rsidP="004C0BCA"/>
    <w:p w14:paraId="6816F98F" w14:textId="4C8AD837" w:rsidR="004C0BCA" w:rsidRDefault="004C0BCA" w:rsidP="004C0BCA">
      <w:r>
        <w:t>Considerando que em média esta estação executa 5 inspeções por dia, perfazendo um total de 1125 inspeç</w:t>
      </w:r>
      <w:r w:rsidR="00BF2650">
        <w:t xml:space="preserve">ões anuais, que representam ganhos de 338 horas de produção </w:t>
      </w:r>
      <w:r w:rsidR="00BF2650">
        <w:fldChar w:fldCharType="begin" w:fldLock="1"/>
      </w:r>
      <w:r w:rsidR="002F35A1">
        <w:instrText>ADDIN CSL_CITATION { "citationItems" : [ { "id" : "ITEM-1", "itemData" : { "DOI" : "10.1109/IEEM.2016.7798002", "ISBN" : "9781509036646", "author" : [ { "dropping-particle" : "", "family" : "Guerra", "given" : "L", "non-dropping-particle" : "", "parse-names" : false, "suffix" : "" }, { "dropping-particle" : "", "family" : "Sousa", "given" : "S D", "non-dropping-particle" : "", "parse-names" : false, "suffix" : "" }, { "dropping-particle" : "", "family" : "Nunes", "given" : "E P", "non-dropping-particle" : "", "parse-names" : false, "suffix" : "" } ], "id" : "ITEM-1", "issued" : { "date-parts" : [ [ "2016" ] ] }, "language" : "English", "page" : "876", "title" : "2016 IEEE International Conference on Industrial Engineering and Engineering Management (IEEM), Industrial Engineering and Engineering Management (IEEM), 2016 IEEE International Conference on", "type" : "article" }, "uris" : [ "http://www.mendeley.com/documents/?uuid=45c2afa0-78ab-47be-abfa-45e8d27deb20" ] } ], "mendeley" : { "formattedCitation" : "(Guerra et al., 2016)", "plainTextFormattedCitation" : "(Guerra et al., 2016)", "previouslyFormattedCitation" : "(Guerra et al., 2016)" }, "properties" : { "noteIndex" : 0 }, "schema" : "https://github.com/citation-style-language/schema/raw/master/csl-citation.json" }</w:instrText>
      </w:r>
      <w:r w:rsidR="00BF2650">
        <w:fldChar w:fldCharType="separate"/>
      </w:r>
      <w:r w:rsidR="00BF2650" w:rsidRPr="00BF2650">
        <w:rPr>
          <w:noProof/>
        </w:rPr>
        <w:t>(Guerra et al., 2016)</w:t>
      </w:r>
      <w:r w:rsidR="00BF2650">
        <w:fldChar w:fldCharType="end"/>
      </w:r>
      <w:r w:rsidR="00BF2650">
        <w:t>.</w:t>
      </w:r>
    </w:p>
    <w:p w14:paraId="1BE6C4C7" w14:textId="6EF8E48C" w:rsidR="00BF2650" w:rsidRDefault="00BF2650" w:rsidP="004C0BCA"/>
    <w:p w14:paraId="0959F5CB" w14:textId="5803A560" w:rsidR="00AF13F1" w:rsidRDefault="00BF2650" w:rsidP="004C0BCA">
      <w:r>
        <w:t xml:space="preserve">Na indústria alimentar também </w:t>
      </w:r>
      <w:r w:rsidR="002F35A1">
        <w:t>tem sido aposta a implementação de sistemas de controlo e automaç</w:t>
      </w:r>
      <w:r w:rsidR="007214BE">
        <w:t>ão. A</w:t>
      </w:r>
      <w:r w:rsidR="00C073D9">
        <w:t xml:space="preserve"> revista “Control Engineering” </w:t>
      </w:r>
      <w:r w:rsidR="00C073D9">
        <w:fldChar w:fldCharType="begin" w:fldLock="1"/>
      </w:r>
      <w:r w:rsidR="004A0C64">
        <w:instrText>ADDIN CSL_CITATION { "citationItems" : [ { "id" : "ITEM-1", "itemData" : { "ISSN" : "00108049", "abstract" : "Food manufacturers need to become more agile and flexible to satisfy the changing and increasingly demanding requirements of retailers and consumers in a market where consumer purchasing intelligence is becoming [...] ", "author" : [ { "dropping-particle" : "", "family" : "Gill", "given" : "Suzanne", "non-dropping-particle" : "", "parse-names" : false, "suffix" : "" } ], "id" : "ITEM-1", "issue" : "4 OP  - Control Engineering. April 2017, Vol. 64 Issue 4, p17, 3 p.", "issued" : { "date-parts" : [ [ "2017" ] ] }, "language" : "English", "page" : "17", "title" :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type" : "article-journal", "volume" : "64" }, "uris" : [ "http://www.mendeley.com/documents/?uuid=53184ebd-0dea-43ed-bd61-1d27fcc3c525" ] } ], "mendeley" : { "formattedCitation" : "(Gill, 2017)", "plainTextFormattedCitation" : "(Gill, 2017)", "previouslyFormattedCitation" : "(Gill, 2017)" }, "properties" : { "noteIndex" : 0 }, "schema" : "https://github.com/citation-style-language/schema/raw/master/csl-citation.json" }</w:instrText>
      </w:r>
      <w:r w:rsidR="00C073D9">
        <w:fldChar w:fldCharType="separate"/>
      </w:r>
      <w:r w:rsidR="00C073D9" w:rsidRPr="00C073D9">
        <w:rPr>
          <w:noProof/>
        </w:rPr>
        <w:t>(Gill, 2017)</w:t>
      </w:r>
      <w:r w:rsidR="00C073D9">
        <w:fldChar w:fldCharType="end"/>
      </w:r>
      <w:r w:rsidR="007214BE">
        <w:t xml:space="preserve"> relata que a pressão exercida pelos consumidores e pelos retalhistas para que sejam produzidos mais alimentos de forma segura, está a levar a um forte investimento em automação.</w:t>
      </w:r>
    </w:p>
    <w:p w14:paraId="3AA45FAC" w14:textId="3BC947F1" w:rsidR="00785D94" w:rsidRDefault="00785D94" w:rsidP="00C3125E"/>
    <w:p w14:paraId="33D9A9E4" w14:textId="0D2CE5A6" w:rsidR="007214BE" w:rsidRDefault="007F2A06" w:rsidP="00C3125E">
      <w:r>
        <w:t>Um outro caso n</w:t>
      </w:r>
      <w:r w:rsidR="007214BE">
        <w:t xml:space="preserve">a indústria </w:t>
      </w:r>
      <w:r w:rsidR="004A0C64">
        <w:t>da pesca</w:t>
      </w:r>
      <w:r w:rsidR="007214BE">
        <w:t xml:space="preserve"> </w:t>
      </w:r>
      <w:r w:rsidR="004A0C64">
        <w:t xml:space="preserve">onde foi </w:t>
      </w:r>
      <w:r w:rsidR="00205104">
        <w:t>proposta a</w:t>
      </w:r>
      <w:r w:rsidR="004A0C64">
        <w:t xml:space="preserve"> introdução de soluções de automação no </w:t>
      </w:r>
      <w:r>
        <w:t xml:space="preserve">processo de </w:t>
      </w:r>
      <w:r w:rsidR="004A0C64">
        <w:t xml:space="preserve">embalamento e paletização que é realizado no fim da linha de processamento de salmão de uma empresa baseada na Noruega </w:t>
      </w:r>
      <w:r w:rsidR="004A0C64">
        <w:fldChar w:fldCharType="begin" w:fldLock="1"/>
      </w:r>
      <w:r w:rsidR="00612EBD">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previouslyFormattedCitation" : "(Kerezovic &amp; Sziebig, 2016)" }, "properties" : { "noteIndex" : 0 }, "schema" : "https://github.com/citation-style-language/schema/raw/master/csl-citation.json" }</w:instrText>
      </w:r>
      <w:r w:rsidR="004A0C64">
        <w:fldChar w:fldCharType="separate"/>
      </w:r>
      <w:r w:rsidR="004A0C64" w:rsidRPr="004A0C64">
        <w:rPr>
          <w:noProof/>
        </w:rPr>
        <w:t>(Kerezovic &amp; Sziebig, 2016)</w:t>
      </w:r>
      <w:r w:rsidR="004A0C64">
        <w:fldChar w:fldCharType="end"/>
      </w:r>
      <w:r w:rsidR="004A0C64">
        <w:t xml:space="preserve">. Devido á expansão da empresa, novas instalações estão em construção e faz parte dos planos da mesma investir em soluções tecnológicas modernas que tragam </w:t>
      </w:r>
      <w:r w:rsidR="004A0C64">
        <w:lastRenderedPageBreak/>
        <w:t xml:space="preserve">qualidade e velocidade </w:t>
      </w:r>
      <w:r>
        <w:t>ao</w:t>
      </w:r>
      <w:r w:rsidR="004A0C64">
        <w:t xml:space="preserve"> processamento do peixe, assim como redução do trabalho manual e respetivos custos.</w:t>
      </w:r>
    </w:p>
    <w:p w14:paraId="74300BDA" w14:textId="20BAF0C3" w:rsidR="00612EBD" w:rsidRDefault="00612EBD" w:rsidP="00C3125E">
      <w:r>
        <w:t>O embalamento e paletização de fim de linha é um termo que inclui várias ações como carregar filetes para caixas abertas, pesar, fechar e catalogar as caixas, passar as caixas por detetor de metais e paletizar os produtos. Estas ações até até á proposta de solução de automação eram executadas manualmente.</w:t>
      </w:r>
    </w:p>
    <w:p w14:paraId="3EB33737" w14:textId="7D552408" w:rsidR="00612EBD" w:rsidRDefault="00612EBD" w:rsidP="00C3125E">
      <w:r>
        <w:t>A solução proposta consistia numa linha automatizada capaz de abrir, fechar, pesar, catalogar e paletizar as caixas, como e possível verificar na Figura seguinte.</w:t>
      </w:r>
    </w:p>
    <w:p w14:paraId="1B8C746F" w14:textId="77777777" w:rsidR="00612EBD" w:rsidRDefault="00612EBD" w:rsidP="00612EBD">
      <w:pPr>
        <w:keepNext/>
        <w:jc w:val="center"/>
      </w:pPr>
      <w:r>
        <w:rPr>
          <w:noProof/>
          <w:lang w:eastAsia="pt-PT"/>
        </w:rPr>
        <w:drawing>
          <wp:inline distT="0" distB="0" distL="0" distR="0" wp14:anchorId="52E710D9" wp14:editId="410CA710">
            <wp:extent cx="4038950" cy="28653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shery.PNG"/>
                    <pic:cNvPicPr/>
                  </pic:nvPicPr>
                  <pic:blipFill>
                    <a:blip r:embed="rId31">
                      <a:extLst>
                        <a:ext uri="{28A0092B-C50C-407E-A947-70E740481C1C}">
                          <a14:useLocalDpi xmlns:a14="http://schemas.microsoft.com/office/drawing/2010/main" val="0"/>
                        </a:ext>
                      </a:extLst>
                    </a:blip>
                    <a:stretch>
                      <a:fillRect/>
                    </a:stretch>
                  </pic:blipFill>
                  <pic:spPr>
                    <a:xfrm>
                      <a:off x="0" y="0"/>
                      <a:ext cx="4038950" cy="2865368"/>
                    </a:xfrm>
                    <a:prstGeom prst="rect">
                      <a:avLst/>
                    </a:prstGeom>
                  </pic:spPr>
                </pic:pic>
              </a:graphicData>
            </a:graphic>
          </wp:inline>
        </w:drawing>
      </w:r>
    </w:p>
    <w:p w14:paraId="4654545F" w14:textId="1774E9CE" w:rsidR="00612EBD" w:rsidRDefault="00612EBD" w:rsidP="00612EBD">
      <w:pPr>
        <w:pStyle w:val="Caption"/>
        <w:jc w:val="center"/>
      </w:pPr>
      <w:r>
        <w:t xml:space="preserve">Figura </w:t>
      </w:r>
      <w:fldSimple w:instr=" SEQ Figura \* ARABIC ">
        <w:r>
          <w:rPr>
            <w:noProof/>
          </w:rPr>
          <w:t>20</w:t>
        </w:r>
      </w:fldSimple>
      <w:r>
        <w:t xml:space="preserve"> - Linha de Paletização Automatizada </w:t>
      </w:r>
      <w:r>
        <w:fldChar w:fldCharType="begin" w:fldLock="1"/>
      </w:r>
      <w:r>
        <w:instrText>ADDIN CSL_CITATION { "citationItems" : [ { "id" : "ITEM-1", "itemData" : { "DOI" : "10.1109/SII.2016.7844080", "ISBN" : "9781509033294", "author" : [ { "dropping-particle" : "", "family" : "Kerezovic", "given" : "Tanja", "non-dropping-particle" : "", "parse-names" : false, "suffix" : "" }, { "dropping-particle" : "", "family" : "Sziebig", "given" : "Gabor", "non-dropping-particle" : "", "parse-names" : false, "suffix" : "" } ], "id" : "ITEM-1", "issued" : { "date-parts" : [ [ "2016" ] ] }, "language" : "English", "page" : "694", "title" : "2016 IEEE/SICE International Symposium on System Integration (SII), System Integration (SII), 2016 IEEE/SICE International Symposium on", "type" : "article" }, "uris" : [ "http://www.mendeley.com/documents/?uuid=bf21c84e-351c-4fa3-9d7b-dfa04405eb87" ] } ], "mendeley" : { "formattedCitation" : "(Kerezovic &amp; Sziebig, 2016)", "plainTextFormattedCitation" : "(Kerezovic &amp; Sziebig, 2016)" }, "properties" : { "noteIndex" : 0 }, "schema" : "https://github.com/citation-style-language/schema/raw/master/csl-citation.json" }</w:instrText>
      </w:r>
      <w:r>
        <w:fldChar w:fldCharType="separate"/>
      </w:r>
      <w:r w:rsidRPr="00612EBD">
        <w:rPr>
          <w:b w:val="0"/>
          <w:noProof/>
        </w:rPr>
        <w:t>(Kerezovic &amp; Sziebig, 2016)</w:t>
      </w:r>
      <w:r>
        <w:fldChar w:fldCharType="end"/>
      </w:r>
    </w:p>
    <w:p w14:paraId="7B3A35BC" w14:textId="437CFA1B" w:rsidR="00612EBD" w:rsidRDefault="00612EBD" w:rsidP="00612EBD"/>
    <w:p w14:paraId="2C93B27B" w14:textId="35DB405D" w:rsidR="00612EBD" w:rsidRDefault="00612EBD" w:rsidP="00612EBD">
      <w:r>
        <w:t>Antes desta proposta de solução, a linha era capaz de processar 2</w:t>
      </w:r>
      <w:r w:rsidR="00035265">
        <w:t>6</w:t>
      </w:r>
      <w:r>
        <w:t>0 caixas por hora</w:t>
      </w:r>
      <w:r w:rsidR="00035265">
        <w:t>, que resultava em 4.3 caixas por minuto. Com a solução automatizada a estimativa era de 18 a 20 caixas por minuto, que resultava em ganhos de 15.7 a 13.7 caixas por hora.</w:t>
      </w:r>
    </w:p>
    <w:p w14:paraId="3740FF6F" w14:textId="69F8D109" w:rsidR="00035265" w:rsidRDefault="00035265" w:rsidP="00612EBD"/>
    <w:p w14:paraId="097824D5" w14:textId="77777777" w:rsidR="00035265" w:rsidRPr="00612EBD" w:rsidRDefault="00035265" w:rsidP="00612EBD">
      <w:bookmarkStart w:id="12" w:name="_GoBack"/>
      <w:bookmarkEnd w:id="12"/>
    </w:p>
    <w:p w14:paraId="33084051" w14:textId="431F6EE3" w:rsidR="00C4798E" w:rsidRDefault="00C4798E" w:rsidP="007D2B0F">
      <w:pPr>
        <w:pStyle w:val="Heading2"/>
        <w:ind w:left="708" w:firstLine="708"/>
      </w:pPr>
      <w:bookmarkStart w:id="13" w:name="_Toc484442683"/>
      <w:r w:rsidRPr="002A4B1A">
        <w:t>2.</w:t>
      </w:r>
      <w:r w:rsidR="00352309">
        <w:t>6</w:t>
      </w:r>
      <w:r>
        <w:t>.2</w:t>
      </w:r>
      <w:r w:rsidRPr="002A4B1A">
        <w:t xml:space="preserve"> </w:t>
      </w:r>
      <w:r>
        <w:t>Sistemas Web-Based para Controlo e Automação</w:t>
      </w:r>
      <w:bookmarkEnd w:id="13"/>
    </w:p>
    <w:p w14:paraId="21DFFEF5" w14:textId="154B09EE" w:rsidR="00C4798E" w:rsidRPr="002A4B1A" w:rsidRDefault="00C4798E" w:rsidP="007D2B0F">
      <w:pPr>
        <w:pStyle w:val="Heading2"/>
        <w:ind w:left="708" w:firstLine="708"/>
      </w:pPr>
      <w:bookmarkStart w:id="14" w:name="_Toc484442684"/>
      <w:r w:rsidRPr="002A4B1A">
        <w:t>2.</w:t>
      </w:r>
      <w:r w:rsidR="00352309">
        <w:t>6</w:t>
      </w:r>
      <w:r>
        <w:t>.3</w:t>
      </w:r>
      <w:r w:rsidRPr="002A4B1A">
        <w:t xml:space="preserve"> </w:t>
      </w:r>
      <w:r>
        <w:t>Realidade Aumentada na Indústria</w:t>
      </w:r>
      <w:bookmarkEnd w:id="14"/>
    </w:p>
    <w:p w14:paraId="0905A19B" w14:textId="3D2CE565" w:rsidR="00924ABE" w:rsidRDefault="00924ABE" w:rsidP="00AA60D4">
      <w:pPr>
        <w:pStyle w:val="Heading1"/>
      </w:pPr>
      <w:bookmarkStart w:id="15" w:name="_Toc484442685"/>
      <w:r w:rsidRPr="002A4B1A">
        <w:t xml:space="preserve">3. </w:t>
      </w:r>
      <w:r w:rsidR="00BA26C3">
        <w:t>Análise</w:t>
      </w:r>
      <w:r w:rsidR="00D739F9">
        <w:t xml:space="preserve"> do </w:t>
      </w:r>
      <w:r w:rsidR="00C4798E">
        <w:t>Problema</w:t>
      </w:r>
      <w:bookmarkEnd w:id="15"/>
    </w:p>
    <w:p w14:paraId="7E691639" w14:textId="08E92140" w:rsidR="003B1627" w:rsidRPr="003B1627" w:rsidRDefault="003B1627" w:rsidP="003B1627">
      <w:r w:rsidRPr="001869F6">
        <w:rPr>
          <w:highlight w:val="yellow"/>
        </w:rPr>
        <w:t>Não fará parte da entrega de Julho.</w:t>
      </w:r>
    </w:p>
    <w:p w14:paraId="0B88FB6F" w14:textId="1C472DCD" w:rsidR="00C4798E" w:rsidRDefault="00C4798E" w:rsidP="00C4798E">
      <w:pPr>
        <w:pStyle w:val="Heading1"/>
      </w:pPr>
      <w:bookmarkStart w:id="16" w:name="_Toc484442686"/>
      <w:r>
        <w:t>4</w:t>
      </w:r>
      <w:r w:rsidRPr="002A4B1A">
        <w:t xml:space="preserve">. </w:t>
      </w:r>
      <w:r>
        <w:t>Desenvolvimento do Projeto</w:t>
      </w:r>
      <w:bookmarkEnd w:id="16"/>
    </w:p>
    <w:p w14:paraId="71B4CC10" w14:textId="3E9BFD19" w:rsidR="003B1627" w:rsidRPr="003B1627" w:rsidRDefault="003B1627" w:rsidP="003B1627">
      <w:r w:rsidRPr="001869F6">
        <w:rPr>
          <w:highlight w:val="yellow"/>
        </w:rPr>
        <w:t>Não fará parte da entrega de Julho.</w:t>
      </w:r>
    </w:p>
    <w:p w14:paraId="12CAC4A0" w14:textId="629C8EF2" w:rsidR="00C4798E" w:rsidRDefault="00C4798E" w:rsidP="00C4798E">
      <w:pPr>
        <w:pStyle w:val="Heading1"/>
      </w:pPr>
      <w:bookmarkStart w:id="17" w:name="_Toc484442687"/>
      <w:r>
        <w:lastRenderedPageBreak/>
        <w:t>5</w:t>
      </w:r>
      <w:r w:rsidRPr="002A4B1A">
        <w:t xml:space="preserve">. </w:t>
      </w:r>
      <w:r>
        <w:t>Conclusões</w:t>
      </w:r>
      <w:bookmarkEnd w:id="17"/>
    </w:p>
    <w:p w14:paraId="5C8468D9" w14:textId="77777777" w:rsidR="003B1627" w:rsidRPr="003B1627" w:rsidRDefault="003B1627" w:rsidP="003B1627">
      <w:r w:rsidRPr="001869F6">
        <w:rPr>
          <w:highlight w:val="yellow"/>
        </w:rPr>
        <w:t>Não fará parte da entrega de Julho.</w:t>
      </w:r>
    </w:p>
    <w:p w14:paraId="2B24D3FA" w14:textId="77777777" w:rsidR="003B1627" w:rsidRPr="003B1627" w:rsidRDefault="003B1627" w:rsidP="003B1627"/>
    <w:p w14:paraId="4CF8E798" w14:textId="76E29BB9" w:rsidR="00C4798E" w:rsidRPr="00A3138C" w:rsidRDefault="00C4798E" w:rsidP="00C4798E">
      <w:pPr>
        <w:pStyle w:val="Heading1"/>
        <w:rPr>
          <w:lang w:val="en-US"/>
        </w:rPr>
      </w:pPr>
      <w:bookmarkStart w:id="18" w:name="_Toc484442688"/>
      <w:r w:rsidRPr="00A3138C">
        <w:rPr>
          <w:lang w:val="en-US"/>
        </w:rPr>
        <w:t>6. Referências</w:t>
      </w:r>
      <w:bookmarkEnd w:id="18"/>
    </w:p>
    <w:p w14:paraId="6E7D0064" w14:textId="458D9D31" w:rsidR="004B3084" w:rsidRPr="00A3138C" w:rsidRDefault="004B3084" w:rsidP="004B3084">
      <w:pPr>
        <w:rPr>
          <w:lang w:val="en-US"/>
        </w:rPr>
      </w:pPr>
    </w:p>
    <w:p w14:paraId="5BE106D0" w14:textId="5156D426" w:rsidR="00612EBD" w:rsidRPr="00612EBD" w:rsidRDefault="004B3084" w:rsidP="00612EBD">
      <w:pPr>
        <w:widowControl w:val="0"/>
        <w:autoSpaceDE w:val="0"/>
        <w:autoSpaceDN w:val="0"/>
        <w:adjustRightInd w:val="0"/>
        <w:spacing w:line="240" w:lineRule="auto"/>
        <w:ind w:left="480" w:hanging="480"/>
        <w:rPr>
          <w:rFonts w:ascii="Calibri" w:hAnsi="Calibri" w:cs="Calibri"/>
          <w:noProof/>
        </w:rPr>
      </w:pPr>
      <w:r>
        <w:fldChar w:fldCharType="begin" w:fldLock="1"/>
      </w:r>
      <w:r w:rsidRPr="00A3138C">
        <w:rPr>
          <w:lang w:val="en-US"/>
        </w:rPr>
        <w:instrText xml:space="preserve">ADDIN Mendeley Bibliography CSL_BIBLIOGRAPHY </w:instrText>
      </w:r>
      <w:r>
        <w:fldChar w:fldCharType="separate"/>
      </w:r>
      <w:r w:rsidR="00612EBD" w:rsidRPr="00612EBD">
        <w:rPr>
          <w:rFonts w:ascii="Calibri" w:hAnsi="Calibri" w:cs="Calibri"/>
          <w:noProof/>
          <w:lang w:val="en-US"/>
        </w:rPr>
        <w:t xml:space="preserve">3D printing -- Additive manufacturing: An introduction. </w:t>
      </w:r>
      <w:r w:rsidR="00612EBD" w:rsidRPr="00612EBD">
        <w:rPr>
          <w:rFonts w:ascii="Calibri" w:hAnsi="Calibri" w:cs="Calibri"/>
          <w:noProof/>
        </w:rPr>
        <w:t>(2014). Retrieved from http://search.ebscohost.com/login.aspx?direct=true&amp;site=eds-live&amp;db=bth&amp;AN=97629391</w:t>
      </w:r>
    </w:p>
    <w:p w14:paraId="62CF3CFE"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 xml:space="preserve">Alphonsus, E. R., &amp; Abdullah, M. O. (2016). A review on the applications of programmable logic controllers (PLCs), </w:t>
      </w:r>
      <w:r w:rsidRPr="00612EBD">
        <w:rPr>
          <w:rFonts w:ascii="Calibri" w:hAnsi="Calibri" w:cs="Calibri"/>
          <w:i/>
          <w:iCs/>
          <w:noProof/>
        </w:rPr>
        <w:t>60 OP</w:t>
      </w:r>
      <w:r w:rsidRPr="00612EBD">
        <w:rPr>
          <w:rFonts w:ascii="Calibri" w:hAnsi="Calibri" w:cs="Calibri"/>
          <w:noProof/>
        </w:rPr>
        <w:t>-</w:t>
      </w:r>
      <w:r w:rsidRPr="00612EBD">
        <w:rPr>
          <w:rFonts w:ascii="Calibri" w:hAnsi="Calibri" w:cs="Calibri"/>
          <w:i/>
          <w:iCs/>
          <w:noProof/>
        </w:rPr>
        <w:t>I</w:t>
      </w:r>
      <w:r w:rsidRPr="00612EBD">
        <w:rPr>
          <w:rFonts w:ascii="Calibri" w:hAnsi="Calibri" w:cs="Calibri"/>
          <w:noProof/>
        </w:rPr>
        <w:t>, 1185. https://doi.org/10.1016/j.rser.2016.01.025</w:t>
      </w:r>
    </w:p>
    <w:p w14:paraId="4363B789"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Boone, L. (2017). Industry 4.0 (Fourth industrial revolution). Retrieved from http://search.ebscohost.com/login.aspx?direct=true&amp;site=eds-live&amp;db=ers&amp;AN=119214086 OP  - Salem Press Encyclopedia, January, 2017. 2p.</w:t>
      </w:r>
    </w:p>
    <w:p w14:paraId="6384E5BF"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Canas, R. M. da S., &amp; Pires, J. S. (2014). Simoldes : the impact of additive manufacturing : 3D Printing Technology. Retrieved from http://search.ebscohost.com/login.aspx?direct=true&amp;site=eds-live&amp;db=edsrca&amp;AN=rcaap.openAccess.10400.14.16813</w:t>
      </w:r>
    </w:p>
    <w:p w14:paraId="7C6ECE90"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 xml:space="preserve">Carvalho, A. I. R. de, &amp; Ferrolho, A. M. P. (2016). </w:t>
      </w:r>
      <w:r w:rsidRPr="00612EBD">
        <w:rPr>
          <w:rFonts w:ascii="Calibri" w:hAnsi="Calibri" w:cs="Calibri"/>
          <w:i/>
          <w:iCs/>
          <w:noProof/>
        </w:rPr>
        <w:t>Desenvolvimento e melhoramento da Célula Flexível de Fabrico da ESTGV</w:t>
      </w:r>
      <w:r w:rsidRPr="00612EBD">
        <w:rPr>
          <w:rFonts w:ascii="Calibri" w:hAnsi="Calibri" w:cs="Calibri"/>
          <w:noProof/>
        </w:rPr>
        <w:t>. Retrieved from http://search.ebscohost.com/login.aspx?direct=true&amp;site=eds-live&amp;db=edsrca&amp;AN=rcaap.openAccess.10400.19.3090</w:t>
      </w:r>
    </w:p>
    <w:p w14:paraId="41F76605"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 xml:space="preserve">Cloud Computing: An Overview. (2009). </w:t>
      </w:r>
      <w:r w:rsidRPr="00612EBD">
        <w:rPr>
          <w:rFonts w:ascii="Calibri" w:hAnsi="Calibri" w:cs="Calibri"/>
          <w:i/>
          <w:iCs/>
          <w:noProof/>
        </w:rPr>
        <w:t>Queue</w:t>
      </w:r>
      <w:r w:rsidRPr="00612EBD">
        <w:rPr>
          <w:rFonts w:ascii="Calibri" w:hAnsi="Calibri" w:cs="Calibri"/>
          <w:noProof/>
        </w:rPr>
        <w:t xml:space="preserve">, </w:t>
      </w:r>
      <w:r w:rsidRPr="00612EBD">
        <w:rPr>
          <w:rFonts w:ascii="Calibri" w:hAnsi="Calibri" w:cs="Calibri"/>
          <w:i/>
          <w:iCs/>
          <w:noProof/>
        </w:rPr>
        <w:t>7</w:t>
      </w:r>
      <w:r w:rsidRPr="00612EBD">
        <w:rPr>
          <w:rFonts w:ascii="Calibri" w:hAnsi="Calibri" w:cs="Calibri"/>
          <w:noProof/>
        </w:rPr>
        <w:t>(5), 2:3--2:4. https://doi.org/10.1145/1551644.1554608</w:t>
      </w:r>
    </w:p>
    <w:p w14:paraId="4B11A376"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Columbia Electronic Encyclopedia, 6th Edition. (2017). Retrieved from http://search.ebscohost.com/login.aspx?direct=true&amp;site=eds-live&amp;db=a9h&amp;AN=39047085 OP  - Columbia Electronic Encyclopedia, 6th Edition. Q1 2017, p1-1. 1p.</w:t>
      </w:r>
    </w:p>
    <w:p w14:paraId="7EB8B0F1"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Constain, N. B. P., Queiroz, M. H. de, &amp; Catarina, U. F. de S. (2011). Integração de sistemas SCADA com a implementação de controle supervisório em CLP para sistemas de manufatura. Retrieved from http://search.ebscohost.com/login.aspx?direct=true&amp;site=eds-live&amp;db=edsrca&amp;AN=rcaap.brazil.123456789.95357</w:t>
      </w:r>
    </w:p>
    <w:p w14:paraId="0E690DE8"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Daneels, A., &amp; Salter, W. (1999). What is SCADA?</w:t>
      </w:r>
    </w:p>
    <w:p w14:paraId="6F473699"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Dias, F. A. N. B., &amp; Fonseca, I. S. A. da. (2015). Desenvolvimento de ferramenta para interligação de dispositivos utilizando protocolos industriais. Retrieved from http://search.ebscohost.com/login.aspx?direct=true&amp;site=eds-live&amp;db=edsrca&amp;AN=rcaap.openAccess.10400.26.16571</w:t>
      </w:r>
    </w:p>
    <w:p w14:paraId="1A068A10"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 xml:space="preserve">Dorf, R. C., &amp; Bishop, R. H. (2010). </w:t>
      </w:r>
      <w:r w:rsidRPr="00612EBD">
        <w:rPr>
          <w:rFonts w:ascii="Calibri" w:hAnsi="Calibri" w:cs="Calibri"/>
          <w:i/>
          <w:iCs/>
          <w:noProof/>
        </w:rPr>
        <w:t>Modern Control Systems</w:t>
      </w:r>
      <w:r w:rsidRPr="00612EBD">
        <w:rPr>
          <w:rFonts w:ascii="Calibri" w:hAnsi="Calibri" w:cs="Calibri"/>
          <w:noProof/>
        </w:rPr>
        <w:t>.</w:t>
      </w:r>
    </w:p>
    <w:p w14:paraId="07EB52AB"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 xml:space="preserve">Gill, S. (2017). Easier automation for food production: what will future food manufacturing look like? Control Engineering Europe spoke to some key industry vendors about the future of food production. As the need for skilled labor increases, and regulations require track and trace records, advanced automation is getting easier to apply and use, </w:t>
      </w:r>
      <w:r w:rsidRPr="00612EBD">
        <w:rPr>
          <w:rFonts w:ascii="Calibri" w:hAnsi="Calibri" w:cs="Calibri"/>
          <w:i/>
          <w:iCs/>
          <w:noProof/>
        </w:rPr>
        <w:t>64</w:t>
      </w:r>
      <w:r w:rsidRPr="00612EBD">
        <w:rPr>
          <w:rFonts w:ascii="Calibri" w:hAnsi="Calibri" w:cs="Calibri"/>
          <w:noProof/>
        </w:rPr>
        <w:t xml:space="preserve">(4 OP-Control Engineering. April 2017, Vol. 64 </w:t>
      </w:r>
      <w:r w:rsidRPr="00612EBD">
        <w:rPr>
          <w:rFonts w:ascii="Calibri" w:hAnsi="Calibri" w:cs="Calibri"/>
          <w:noProof/>
        </w:rPr>
        <w:lastRenderedPageBreak/>
        <w:t>Issue 4, p17, 3 ), 17. Retrieved from http://search.ebscohost.com/login.aspx?direct=true&amp;site=eds-live&amp;db=edsgao&amp;AN=edsgcl.491719713</w:t>
      </w:r>
    </w:p>
    <w:p w14:paraId="69CF2F34"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Guerra, L., Sousa, S. D., &amp; Nunes, E. P. (2016). 2016 IEEE International Conference on Industrial Engineering and Engineering Management (IEEM), Industrial Engineering and Engineering Management (IEEM), 2016 IEEE International Conference on. https://doi.org/10.1109/IEEM.2016.7798002</w:t>
      </w:r>
    </w:p>
    <w:p w14:paraId="4C52C9DD"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 xml:space="preserve">How to best design an HMI system: a proper interface between a machine and its human operator greatly impacts efficiency and ease of use and should promote a harmonized connection between the two. Learn how to best build that connection though a human mac. (2015), </w:t>
      </w:r>
      <w:r w:rsidRPr="00612EBD">
        <w:rPr>
          <w:rFonts w:ascii="Calibri" w:hAnsi="Calibri" w:cs="Calibri"/>
          <w:i/>
          <w:iCs/>
          <w:noProof/>
        </w:rPr>
        <w:t>62</w:t>
      </w:r>
      <w:r w:rsidRPr="00612EBD">
        <w:rPr>
          <w:rFonts w:ascii="Calibri" w:hAnsi="Calibri" w:cs="Calibri"/>
          <w:noProof/>
        </w:rPr>
        <w:t>(6 OP-Control Engineering. June 2015, Vol. 62 Issue 6, M10, 3 ), 10. Retrieved from http://search.ebscohost.com/login.aspx?direct=true&amp;site=eds-live&amp;db=edsgao&amp;AN=edsgcl.422706900</w:t>
      </w:r>
    </w:p>
    <w:p w14:paraId="1F16F350"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HTTP/2 Usage. (2017). Retrieved from https://w3techs.com/technologies/details/ce-http2/all/all</w:t>
      </w:r>
    </w:p>
    <w:p w14:paraId="4E80F73D"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Kerezovic, T., &amp; Sziebig, G. (2016). 2016 IEEE/SICE International Symposium on System Integration (SII), System Integration (SII), 2016 IEEE/SICE International Symposium on. https://doi.org/10.1109/SII.2016.7844080</w:t>
      </w:r>
    </w:p>
    <w:p w14:paraId="4499BB52"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Mohn, E. (2015). Augmented Reality. Retrieved from http://search.ebscohost.com/login.aspx?direct=true&amp;site=eds-live&amp;db=ers&amp;AN=87323326 OP  - Salem Press Encyclopedia of Science, 2015. 2p.</w:t>
      </w:r>
    </w:p>
    <w:p w14:paraId="58B422A9"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Soares, T. A. C., &amp; Mariano, S. J. P. S. (2012). Controlo e automação: sistema de rega inteligente. Retrieved from http://search.ebscohost.com/login.aspx?direct=true&amp;site=eds-live&amp;db=edsrca&amp;AN=rcaap.openAccess.10400.6.2408</w:t>
      </w:r>
    </w:p>
    <w:p w14:paraId="11A2A07D" w14:textId="77777777" w:rsidR="00612EBD" w:rsidRPr="00612EBD" w:rsidRDefault="00612EBD" w:rsidP="00612EBD">
      <w:pPr>
        <w:widowControl w:val="0"/>
        <w:autoSpaceDE w:val="0"/>
        <w:autoSpaceDN w:val="0"/>
        <w:adjustRightInd w:val="0"/>
        <w:spacing w:line="240" w:lineRule="auto"/>
        <w:ind w:left="480" w:hanging="480"/>
        <w:rPr>
          <w:rFonts w:ascii="Calibri" w:hAnsi="Calibri" w:cs="Calibri"/>
          <w:noProof/>
        </w:rPr>
      </w:pPr>
      <w:r w:rsidRPr="00612EBD">
        <w:rPr>
          <w:rFonts w:ascii="Calibri" w:hAnsi="Calibri" w:cs="Calibri"/>
          <w:noProof/>
        </w:rPr>
        <w:t>Souza, R. B. de, &amp; Medeiros, A. A. D. de. (2005). Uma arquitetura para sistemas supervisórios industriais e sua aplicação em processos de elevação artificial de petróleo. Retrieved from http://search.ebscohost.com/login.aspx?direct=true&amp;site=eds-live&amp;db=edsrca&amp;AN=rcaap.portugal.123456789.15444</w:t>
      </w:r>
    </w:p>
    <w:p w14:paraId="64D43984" w14:textId="7D24C5A9" w:rsidR="004B3084" w:rsidRPr="00861A98" w:rsidRDefault="004B3084" w:rsidP="004B3084">
      <w:pPr>
        <w:rPr>
          <w:lang w:val="en-US"/>
        </w:rPr>
      </w:pPr>
      <w:r>
        <w:fldChar w:fldCharType="end"/>
      </w:r>
    </w:p>
    <w:p w14:paraId="03B39135" w14:textId="2B8B9188" w:rsidR="00C4798E" w:rsidRPr="002A4B1A" w:rsidRDefault="00C4798E" w:rsidP="00C4798E">
      <w:pPr>
        <w:pStyle w:val="Heading1"/>
      </w:pPr>
      <w:bookmarkStart w:id="19" w:name="_Toc484442689"/>
      <w:r>
        <w:t>7</w:t>
      </w:r>
      <w:r w:rsidRPr="002A4B1A">
        <w:t xml:space="preserve">. </w:t>
      </w:r>
      <w:r>
        <w:t>Anexos</w:t>
      </w:r>
      <w:bookmarkEnd w:id="19"/>
    </w:p>
    <w:p w14:paraId="5B37EACE" w14:textId="77777777" w:rsidR="00C4798E" w:rsidRPr="00C4798E" w:rsidRDefault="00C4798E" w:rsidP="00C4798E"/>
    <w:p w14:paraId="647EA5CF" w14:textId="77777777" w:rsidR="00C4798E" w:rsidRPr="00C4798E" w:rsidRDefault="00C4798E" w:rsidP="00C4798E"/>
    <w:p w14:paraId="0C00EF9C" w14:textId="77777777" w:rsidR="00C4798E" w:rsidRPr="00C4798E" w:rsidRDefault="00C4798E" w:rsidP="00C4798E"/>
    <w:p w14:paraId="0201430D" w14:textId="77777777" w:rsidR="00C4798E" w:rsidRPr="00C4798E" w:rsidRDefault="00C4798E" w:rsidP="00C4798E"/>
    <w:p w14:paraId="0905A203" w14:textId="6D2C1F65" w:rsidR="00646173" w:rsidRPr="00C4798E" w:rsidRDefault="00C4798E" w:rsidP="00C4798E">
      <w:r w:rsidRPr="002A4B1A">
        <w:rPr>
          <w:sz w:val="22"/>
          <w:szCs w:val="22"/>
        </w:rPr>
        <w:t xml:space="preserve"> </w:t>
      </w:r>
    </w:p>
    <w:p w14:paraId="0905A204" w14:textId="77777777" w:rsidR="00952285" w:rsidRPr="002A4B1A" w:rsidRDefault="00952285" w:rsidP="00AA60D4">
      <w:pPr>
        <w:rPr>
          <w:rFonts w:eastAsia="MS Mincho"/>
          <w:noProof/>
        </w:rPr>
      </w:pPr>
    </w:p>
    <w:sectPr w:rsidR="00952285" w:rsidRPr="002A4B1A" w:rsidSect="002626CB">
      <w:type w:val="oddPage"/>
      <w:pgSz w:w="11906" w:h="16838" w:code="9"/>
      <w:pgMar w:top="1440" w:right="144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C82AA6D" w14:textId="77777777" w:rsidR="00677AB2" w:rsidRDefault="00677AB2" w:rsidP="00AA60D4">
      <w:r>
        <w:separator/>
      </w:r>
    </w:p>
  </w:endnote>
  <w:endnote w:type="continuationSeparator" w:id="0">
    <w:p w14:paraId="5CFB82B4" w14:textId="77777777" w:rsidR="00677AB2" w:rsidRDefault="00677AB2" w:rsidP="00AA60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B" w14:textId="77777777" w:rsidR="007F2A06" w:rsidRDefault="007F2A06" w:rsidP="00AA60D4">
    <w:pPr>
      <w:pStyle w:val="Footer"/>
    </w:pPr>
  </w:p>
  <w:p w14:paraId="0905A20C" w14:textId="77777777" w:rsidR="007F2A06" w:rsidRDefault="007F2A06" w:rsidP="00AA60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0281885"/>
      <w:docPartObj>
        <w:docPartGallery w:val="Page Numbers (Bottom of Page)"/>
        <w:docPartUnique/>
      </w:docPartObj>
    </w:sdtPr>
    <w:sdtEndPr>
      <w:rPr>
        <w:noProof/>
      </w:rPr>
    </w:sdtEndPr>
    <w:sdtContent>
      <w:p w14:paraId="0905A20E" w14:textId="36E970D6" w:rsidR="007F2A06" w:rsidRDefault="007F2A06">
        <w:pPr>
          <w:pStyle w:val="Footer"/>
          <w:jc w:val="right"/>
        </w:pPr>
        <w:r>
          <w:fldChar w:fldCharType="begin"/>
        </w:r>
        <w:r>
          <w:instrText xml:space="preserve"> PAGE   \* MERGEFORMAT </w:instrText>
        </w:r>
        <w:r>
          <w:fldChar w:fldCharType="separate"/>
        </w:r>
        <w:r w:rsidR="00035265">
          <w:rPr>
            <w:noProof/>
          </w:rPr>
          <w:t>29</w:t>
        </w:r>
        <w:r>
          <w:rPr>
            <w:noProof/>
          </w:rPr>
          <w:fldChar w:fldCharType="end"/>
        </w:r>
      </w:p>
    </w:sdtContent>
  </w:sdt>
  <w:p w14:paraId="0905A20F" w14:textId="77777777" w:rsidR="007F2A06" w:rsidRDefault="007F2A06" w:rsidP="00AA60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80F279" w14:textId="77777777" w:rsidR="00677AB2" w:rsidRDefault="00677AB2" w:rsidP="00AA60D4">
      <w:r>
        <w:separator/>
      </w:r>
    </w:p>
  </w:footnote>
  <w:footnote w:type="continuationSeparator" w:id="0">
    <w:p w14:paraId="39938967" w14:textId="77777777" w:rsidR="00677AB2" w:rsidRDefault="00677AB2" w:rsidP="00AA60D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05A20D" w14:textId="77777777" w:rsidR="007F2A06" w:rsidRDefault="007F2A06" w:rsidP="00AA60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7758B8"/>
    <w:multiLevelType w:val="hybridMultilevel"/>
    <w:tmpl w:val="9BACA9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71601DB"/>
    <w:multiLevelType w:val="hybridMultilevel"/>
    <w:tmpl w:val="A1A47D1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15:restartNumberingAfterBreak="0">
    <w:nsid w:val="0B4C14B7"/>
    <w:multiLevelType w:val="hybridMultilevel"/>
    <w:tmpl w:val="E21C06A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0B8472AF"/>
    <w:multiLevelType w:val="hybridMultilevel"/>
    <w:tmpl w:val="F0129998"/>
    <w:lvl w:ilvl="0" w:tplc="0816000F">
      <w:start w:val="1"/>
      <w:numFmt w:val="decimal"/>
      <w:lvlText w:val="%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15:restartNumberingAfterBreak="0">
    <w:nsid w:val="0D5D54AA"/>
    <w:multiLevelType w:val="hybridMultilevel"/>
    <w:tmpl w:val="97E480A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10FE1096"/>
    <w:multiLevelType w:val="hybridMultilevel"/>
    <w:tmpl w:val="0FB02DA4"/>
    <w:lvl w:ilvl="0" w:tplc="08160001">
      <w:start w:val="1"/>
      <w:numFmt w:val="bullet"/>
      <w:lvlText w:val=""/>
      <w:lvlJc w:val="left"/>
      <w:pPr>
        <w:ind w:left="1428" w:hanging="360"/>
      </w:pPr>
      <w:rPr>
        <w:rFonts w:ascii="Symbol" w:hAnsi="Symbol" w:hint="default"/>
      </w:rPr>
    </w:lvl>
    <w:lvl w:ilvl="1" w:tplc="08160003">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6" w15:restartNumberingAfterBreak="0">
    <w:nsid w:val="185E75D9"/>
    <w:multiLevelType w:val="hybridMultilevel"/>
    <w:tmpl w:val="C332C8E4"/>
    <w:lvl w:ilvl="0" w:tplc="08160001">
      <w:start w:val="1"/>
      <w:numFmt w:val="bullet"/>
      <w:lvlText w:val=""/>
      <w:lvlJc w:val="left"/>
      <w:pPr>
        <w:ind w:left="820" w:hanging="360"/>
      </w:pPr>
      <w:rPr>
        <w:rFonts w:ascii="Symbol" w:hAnsi="Symbol" w:hint="default"/>
      </w:rPr>
    </w:lvl>
    <w:lvl w:ilvl="1" w:tplc="08160003" w:tentative="1">
      <w:start w:val="1"/>
      <w:numFmt w:val="bullet"/>
      <w:lvlText w:val="o"/>
      <w:lvlJc w:val="left"/>
      <w:pPr>
        <w:ind w:left="1540" w:hanging="360"/>
      </w:pPr>
      <w:rPr>
        <w:rFonts w:ascii="Courier New" w:hAnsi="Courier New" w:cs="Courier New" w:hint="default"/>
      </w:rPr>
    </w:lvl>
    <w:lvl w:ilvl="2" w:tplc="08160005" w:tentative="1">
      <w:start w:val="1"/>
      <w:numFmt w:val="bullet"/>
      <w:lvlText w:val=""/>
      <w:lvlJc w:val="left"/>
      <w:pPr>
        <w:ind w:left="2260" w:hanging="360"/>
      </w:pPr>
      <w:rPr>
        <w:rFonts w:ascii="Wingdings" w:hAnsi="Wingdings" w:hint="default"/>
      </w:rPr>
    </w:lvl>
    <w:lvl w:ilvl="3" w:tplc="08160001" w:tentative="1">
      <w:start w:val="1"/>
      <w:numFmt w:val="bullet"/>
      <w:lvlText w:val=""/>
      <w:lvlJc w:val="left"/>
      <w:pPr>
        <w:ind w:left="2980" w:hanging="360"/>
      </w:pPr>
      <w:rPr>
        <w:rFonts w:ascii="Symbol" w:hAnsi="Symbol" w:hint="default"/>
      </w:rPr>
    </w:lvl>
    <w:lvl w:ilvl="4" w:tplc="08160003" w:tentative="1">
      <w:start w:val="1"/>
      <w:numFmt w:val="bullet"/>
      <w:lvlText w:val="o"/>
      <w:lvlJc w:val="left"/>
      <w:pPr>
        <w:ind w:left="3700" w:hanging="360"/>
      </w:pPr>
      <w:rPr>
        <w:rFonts w:ascii="Courier New" w:hAnsi="Courier New" w:cs="Courier New" w:hint="default"/>
      </w:rPr>
    </w:lvl>
    <w:lvl w:ilvl="5" w:tplc="08160005" w:tentative="1">
      <w:start w:val="1"/>
      <w:numFmt w:val="bullet"/>
      <w:lvlText w:val=""/>
      <w:lvlJc w:val="left"/>
      <w:pPr>
        <w:ind w:left="4420" w:hanging="360"/>
      </w:pPr>
      <w:rPr>
        <w:rFonts w:ascii="Wingdings" w:hAnsi="Wingdings" w:hint="default"/>
      </w:rPr>
    </w:lvl>
    <w:lvl w:ilvl="6" w:tplc="08160001" w:tentative="1">
      <w:start w:val="1"/>
      <w:numFmt w:val="bullet"/>
      <w:lvlText w:val=""/>
      <w:lvlJc w:val="left"/>
      <w:pPr>
        <w:ind w:left="5140" w:hanging="360"/>
      </w:pPr>
      <w:rPr>
        <w:rFonts w:ascii="Symbol" w:hAnsi="Symbol" w:hint="default"/>
      </w:rPr>
    </w:lvl>
    <w:lvl w:ilvl="7" w:tplc="08160003" w:tentative="1">
      <w:start w:val="1"/>
      <w:numFmt w:val="bullet"/>
      <w:lvlText w:val="o"/>
      <w:lvlJc w:val="left"/>
      <w:pPr>
        <w:ind w:left="5860" w:hanging="360"/>
      </w:pPr>
      <w:rPr>
        <w:rFonts w:ascii="Courier New" w:hAnsi="Courier New" w:cs="Courier New" w:hint="default"/>
      </w:rPr>
    </w:lvl>
    <w:lvl w:ilvl="8" w:tplc="08160005" w:tentative="1">
      <w:start w:val="1"/>
      <w:numFmt w:val="bullet"/>
      <w:lvlText w:val=""/>
      <w:lvlJc w:val="left"/>
      <w:pPr>
        <w:ind w:left="6580" w:hanging="360"/>
      </w:pPr>
      <w:rPr>
        <w:rFonts w:ascii="Wingdings" w:hAnsi="Wingdings" w:hint="default"/>
      </w:rPr>
    </w:lvl>
  </w:abstractNum>
  <w:abstractNum w:abstractNumId="7" w15:restartNumberingAfterBreak="0">
    <w:nsid w:val="195D2A41"/>
    <w:multiLevelType w:val="hybridMultilevel"/>
    <w:tmpl w:val="6456ACB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1E4148C3"/>
    <w:multiLevelType w:val="hybridMultilevel"/>
    <w:tmpl w:val="49607A60"/>
    <w:lvl w:ilvl="0" w:tplc="08160001">
      <w:start w:val="1"/>
      <w:numFmt w:val="bullet"/>
      <w:lvlText w:val=""/>
      <w:lvlJc w:val="left"/>
      <w:pPr>
        <w:ind w:left="1080" w:hanging="360"/>
      </w:pPr>
      <w:rPr>
        <w:rFonts w:ascii="Symbol" w:hAnsi="Symbol" w:hint="default"/>
      </w:rPr>
    </w:lvl>
    <w:lvl w:ilvl="1" w:tplc="08160003" w:tentative="1">
      <w:start w:val="1"/>
      <w:numFmt w:val="bullet"/>
      <w:lvlText w:val="o"/>
      <w:lvlJc w:val="left"/>
      <w:pPr>
        <w:ind w:left="1800" w:hanging="360"/>
      </w:pPr>
      <w:rPr>
        <w:rFonts w:ascii="Courier New" w:hAnsi="Courier New" w:cs="Courier New" w:hint="default"/>
      </w:rPr>
    </w:lvl>
    <w:lvl w:ilvl="2" w:tplc="08160005" w:tentative="1">
      <w:start w:val="1"/>
      <w:numFmt w:val="bullet"/>
      <w:lvlText w:val=""/>
      <w:lvlJc w:val="left"/>
      <w:pPr>
        <w:ind w:left="2520" w:hanging="360"/>
      </w:pPr>
      <w:rPr>
        <w:rFonts w:ascii="Wingdings" w:hAnsi="Wingdings" w:hint="default"/>
      </w:rPr>
    </w:lvl>
    <w:lvl w:ilvl="3" w:tplc="08160001" w:tentative="1">
      <w:start w:val="1"/>
      <w:numFmt w:val="bullet"/>
      <w:lvlText w:val=""/>
      <w:lvlJc w:val="left"/>
      <w:pPr>
        <w:ind w:left="3240" w:hanging="360"/>
      </w:pPr>
      <w:rPr>
        <w:rFonts w:ascii="Symbol" w:hAnsi="Symbol" w:hint="default"/>
      </w:rPr>
    </w:lvl>
    <w:lvl w:ilvl="4" w:tplc="08160003" w:tentative="1">
      <w:start w:val="1"/>
      <w:numFmt w:val="bullet"/>
      <w:lvlText w:val="o"/>
      <w:lvlJc w:val="left"/>
      <w:pPr>
        <w:ind w:left="3960" w:hanging="360"/>
      </w:pPr>
      <w:rPr>
        <w:rFonts w:ascii="Courier New" w:hAnsi="Courier New" w:cs="Courier New" w:hint="default"/>
      </w:rPr>
    </w:lvl>
    <w:lvl w:ilvl="5" w:tplc="08160005" w:tentative="1">
      <w:start w:val="1"/>
      <w:numFmt w:val="bullet"/>
      <w:lvlText w:val=""/>
      <w:lvlJc w:val="left"/>
      <w:pPr>
        <w:ind w:left="4680" w:hanging="360"/>
      </w:pPr>
      <w:rPr>
        <w:rFonts w:ascii="Wingdings" w:hAnsi="Wingdings" w:hint="default"/>
      </w:rPr>
    </w:lvl>
    <w:lvl w:ilvl="6" w:tplc="08160001" w:tentative="1">
      <w:start w:val="1"/>
      <w:numFmt w:val="bullet"/>
      <w:lvlText w:val=""/>
      <w:lvlJc w:val="left"/>
      <w:pPr>
        <w:ind w:left="5400" w:hanging="360"/>
      </w:pPr>
      <w:rPr>
        <w:rFonts w:ascii="Symbol" w:hAnsi="Symbol" w:hint="default"/>
      </w:rPr>
    </w:lvl>
    <w:lvl w:ilvl="7" w:tplc="08160003" w:tentative="1">
      <w:start w:val="1"/>
      <w:numFmt w:val="bullet"/>
      <w:lvlText w:val="o"/>
      <w:lvlJc w:val="left"/>
      <w:pPr>
        <w:ind w:left="6120" w:hanging="360"/>
      </w:pPr>
      <w:rPr>
        <w:rFonts w:ascii="Courier New" w:hAnsi="Courier New" w:cs="Courier New" w:hint="default"/>
      </w:rPr>
    </w:lvl>
    <w:lvl w:ilvl="8" w:tplc="08160005" w:tentative="1">
      <w:start w:val="1"/>
      <w:numFmt w:val="bullet"/>
      <w:lvlText w:val=""/>
      <w:lvlJc w:val="left"/>
      <w:pPr>
        <w:ind w:left="6840" w:hanging="360"/>
      </w:pPr>
      <w:rPr>
        <w:rFonts w:ascii="Wingdings" w:hAnsi="Wingdings" w:hint="default"/>
      </w:rPr>
    </w:lvl>
  </w:abstractNum>
  <w:abstractNum w:abstractNumId="9" w15:restartNumberingAfterBreak="0">
    <w:nsid w:val="2011771C"/>
    <w:multiLevelType w:val="hybridMultilevel"/>
    <w:tmpl w:val="991A003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0" w15:restartNumberingAfterBreak="0">
    <w:nsid w:val="203711B7"/>
    <w:multiLevelType w:val="hybridMultilevel"/>
    <w:tmpl w:val="968287A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1" w15:restartNumberingAfterBreak="0">
    <w:nsid w:val="2A0A0D2B"/>
    <w:multiLevelType w:val="hybridMultilevel"/>
    <w:tmpl w:val="575E174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2C29507D"/>
    <w:multiLevelType w:val="hybridMultilevel"/>
    <w:tmpl w:val="01DCAAA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15:restartNumberingAfterBreak="0">
    <w:nsid w:val="350411D7"/>
    <w:multiLevelType w:val="hybridMultilevel"/>
    <w:tmpl w:val="2D9E8730"/>
    <w:lvl w:ilvl="0" w:tplc="08160001">
      <w:start w:val="1"/>
      <w:numFmt w:val="bullet"/>
      <w:lvlText w:val=""/>
      <w:lvlJc w:val="left"/>
      <w:pPr>
        <w:ind w:left="1068" w:hanging="360"/>
      </w:pPr>
      <w:rPr>
        <w:rFonts w:ascii="Symbol" w:hAnsi="Symbol" w:hint="default"/>
      </w:rPr>
    </w:lvl>
    <w:lvl w:ilvl="1" w:tplc="08160003" w:tentative="1">
      <w:start w:val="1"/>
      <w:numFmt w:val="bullet"/>
      <w:lvlText w:val="o"/>
      <w:lvlJc w:val="left"/>
      <w:pPr>
        <w:ind w:left="1788" w:hanging="360"/>
      </w:pPr>
      <w:rPr>
        <w:rFonts w:ascii="Courier New" w:hAnsi="Courier New" w:cs="Courier New" w:hint="default"/>
      </w:rPr>
    </w:lvl>
    <w:lvl w:ilvl="2" w:tplc="08160005" w:tentative="1">
      <w:start w:val="1"/>
      <w:numFmt w:val="bullet"/>
      <w:lvlText w:val=""/>
      <w:lvlJc w:val="left"/>
      <w:pPr>
        <w:ind w:left="2508" w:hanging="360"/>
      </w:pPr>
      <w:rPr>
        <w:rFonts w:ascii="Wingdings" w:hAnsi="Wingdings" w:hint="default"/>
      </w:rPr>
    </w:lvl>
    <w:lvl w:ilvl="3" w:tplc="08160001" w:tentative="1">
      <w:start w:val="1"/>
      <w:numFmt w:val="bullet"/>
      <w:lvlText w:val=""/>
      <w:lvlJc w:val="left"/>
      <w:pPr>
        <w:ind w:left="3228" w:hanging="360"/>
      </w:pPr>
      <w:rPr>
        <w:rFonts w:ascii="Symbol" w:hAnsi="Symbol" w:hint="default"/>
      </w:rPr>
    </w:lvl>
    <w:lvl w:ilvl="4" w:tplc="08160003" w:tentative="1">
      <w:start w:val="1"/>
      <w:numFmt w:val="bullet"/>
      <w:lvlText w:val="o"/>
      <w:lvlJc w:val="left"/>
      <w:pPr>
        <w:ind w:left="3948" w:hanging="360"/>
      </w:pPr>
      <w:rPr>
        <w:rFonts w:ascii="Courier New" w:hAnsi="Courier New" w:cs="Courier New" w:hint="default"/>
      </w:rPr>
    </w:lvl>
    <w:lvl w:ilvl="5" w:tplc="08160005" w:tentative="1">
      <w:start w:val="1"/>
      <w:numFmt w:val="bullet"/>
      <w:lvlText w:val=""/>
      <w:lvlJc w:val="left"/>
      <w:pPr>
        <w:ind w:left="4668" w:hanging="360"/>
      </w:pPr>
      <w:rPr>
        <w:rFonts w:ascii="Wingdings" w:hAnsi="Wingdings" w:hint="default"/>
      </w:rPr>
    </w:lvl>
    <w:lvl w:ilvl="6" w:tplc="08160001" w:tentative="1">
      <w:start w:val="1"/>
      <w:numFmt w:val="bullet"/>
      <w:lvlText w:val=""/>
      <w:lvlJc w:val="left"/>
      <w:pPr>
        <w:ind w:left="5388" w:hanging="360"/>
      </w:pPr>
      <w:rPr>
        <w:rFonts w:ascii="Symbol" w:hAnsi="Symbol" w:hint="default"/>
      </w:rPr>
    </w:lvl>
    <w:lvl w:ilvl="7" w:tplc="08160003" w:tentative="1">
      <w:start w:val="1"/>
      <w:numFmt w:val="bullet"/>
      <w:lvlText w:val="o"/>
      <w:lvlJc w:val="left"/>
      <w:pPr>
        <w:ind w:left="6108" w:hanging="360"/>
      </w:pPr>
      <w:rPr>
        <w:rFonts w:ascii="Courier New" w:hAnsi="Courier New" w:cs="Courier New" w:hint="default"/>
      </w:rPr>
    </w:lvl>
    <w:lvl w:ilvl="8" w:tplc="08160005" w:tentative="1">
      <w:start w:val="1"/>
      <w:numFmt w:val="bullet"/>
      <w:lvlText w:val=""/>
      <w:lvlJc w:val="left"/>
      <w:pPr>
        <w:ind w:left="6828" w:hanging="360"/>
      </w:pPr>
      <w:rPr>
        <w:rFonts w:ascii="Wingdings" w:hAnsi="Wingdings" w:hint="default"/>
      </w:rPr>
    </w:lvl>
  </w:abstractNum>
  <w:abstractNum w:abstractNumId="14" w15:restartNumberingAfterBreak="0">
    <w:nsid w:val="35E373E5"/>
    <w:multiLevelType w:val="hybridMultilevel"/>
    <w:tmpl w:val="E30C017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5" w15:restartNumberingAfterBreak="0">
    <w:nsid w:val="3A992F53"/>
    <w:multiLevelType w:val="hybridMultilevel"/>
    <w:tmpl w:val="938CD5B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6" w15:restartNumberingAfterBreak="0">
    <w:nsid w:val="3BA264B3"/>
    <w:multiLevelType w:val="hybridMultilevel"/>
    <w:tmpl w:val="EE027DEA"/>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15:restartNumberingAfterBreak="0">
    <w:nsid w:val="3C596D36"/>
    <w:multiLevelType w:val="hybridMultilevel"/>
    <w:tmpl w:val="23D8845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3E3E2122"/>
    <w:multiLevelType w:val="hybridMultilevel"/>
    <w:tmpl w:val="7CCE8CC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15:restartNumberingAfterBreak="0">
    <w:nsid w:val="44B923F9"/>
    <w:multiLevelType w:val="hybridMultilevel"/>
    <w:tmpl w:val="83329A12"/>
    <w:lvl w:ilvl="0" w:tplc="08160003">
      <w:start w:val="1"/>
      <w:numFmt w:val="bullet"/>
      <w:lvlText w:val="o"/>
      <w:lvlJc w:val="left"/>
      <w:pPr>
        <w:ind w:left="1428" w:hanging="360"/>
      </w:pPr>
      <w:rPr>
        <w:rFonts w:ascii="Courier New" w:hAnsi="Courier New" w:cs="Courier New"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0" w15:restartNumberingAfterBreak="0">
    <w:nsid w:val="46D64518"/>
    <w:multiLevelType w:val="hybridMultilevel"/>
    <w:tmpl w:val="E1367AE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1" w15:restartNumberingAfterBreak="0">
    <w:nsid w:val="49CF4B0E"/>
    <w:multiLevelType w:val="hybridMultilevel"/>
    <w:tmpl w:val="744E4FE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4D644467"/>
    <w:multiLevelType w:val="hybridMultilevel"/>
    <w:tmpl w:val="D198666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3" w15:restartNumberingAfterBreak="0">
    <w:nsid w:val="4EF852AE"/>
    <w:multiLevelType w:val="hybridMultilevel"/>
    <w:tmpl w:val="C5FC08DE"/>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4" w15:restartNumberingAfterBreak="0">
    <w:nsid w:val="4FA3697F"/>
    <w:multiLevelType w:val="hybridMultilevel"/>
    <w:tmpl w:val="1B1A04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5" w15:restartNumberingAfterBreak="0">
    <w:nsid w:val="5002246E"/>
    <w:multiLevelType w:val="hybridMultilevel"/>
    <w:tmpl w:val="8D82419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6" w15:restartNumberingAfterBreak="0">
    <w:nsid w:val="52CA544A"/>
    <w:multiLevelType w:val="singleLevel"/>
    <w:tmpl w:val="0A0A849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8"/>
        <w:szCs w:val="16"/>
      </w:rPr>
    </w:lvl>
  </w:abstractNum>
  <w:abstractNum w:abstractNumId="27" w15:restartNumberingAfterBreak="0">
    <w:nsid w:val="5503136F"/>
    <w:multiLevelType w:val="hybridMultilevel"/>
    <w:tmpl w:val="7460EF8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8" w15:restartNumberingAfterBreak="0">
    <w:nsid w:val="55DE66EB"/>
    <w:multiLevelType w:val="hybridMultilevel"/>
    <w:tmpl w:val="1E64519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9" w15:restartNumberingAfterBreak="0">
    <w:nsid w:val="572201B0"/>
    <w:multiLevelType w:val="hybridMultilevel"/>
    <w:tmpl w:val="CF44F53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0" w15:restartNumberingAfterBreak="0">
    <w:nsid w:val="582A7DAE"/>
    <w:multiLevelType w:val="hybridMultilevel"/>
    <w:tmpl w:val="93549D3C"/>
    <w:lvl w:ilvl="0" w:tplc="08160001">
      <w:start w:val="1"/>
      <w:numFmt w:val="bullet"/>
      <w:lvlText w:val=""/>
      <w:lvlJc w:val="left"/>
      <w:pPr>
        <w:ind w:left="969" w:hanging="360"/>
      </w:pPr>
      <w:rPr>
        <w:rFonts w:ascii="Symbol" w:hAnsi="Symbol" w:hint="default"/>
      </w:rPr>
    </w:lvl>
    <w:lvl w:ilvl="1" w:tplc="08160003" w:tentative="1">
      <w:start w:val="1"/>
      <w:numFmt w:val="bullet"/>
      <w:lvlText w:val="o"/>
      <w:lvlJc w:val="left"/>
      <w:pPr>
        <w:ind w:left="1689" w:hanging="360"/>
      </w:pPr>
      <w:rPr>
        <w:rFonts w:ascii="Courier New" w:hAnsi="Courier New" w:cs="Courier New" w:hint="default"/>
      </w:rPr>
    </w:lvl>
    <w:lvl w:ilvl="2" w:tplc="08160005" w:tentative="1">
      <w:start w:val="1"/>
      <w:numFmt w:val="bullet"/>
      <w:lvlText w:val=""/>
      <w:lvlJc w:val="left"/>
      <w:pPr>
        <w:ind w:left="2409" w:hanging="360"/>
      </w:pPr>
      <w:rPr>
        <w:rFonts w:ascii="Wingdings" w:hAnsi="Wingdings" w:hint="default"/>
      </w:rPr>
    </w:lvl>
    <w:lvl w:ilvl="3" w:tplc="08160001" w:tentative="1">
      <w:start w:val="1"/>
      <w:numFmt w:val="bullet"/>
      <w:lvlText w:val=""/>
      <w:lvlJc w:val="left"/>
      <w:pPr>
        <w:ind w:left="3129" w:hanging="360"/>
      </w:pPr>
      <w:rPr>
        <w:rFonts w:ascii="Symbol" w:hAnsi="Symbol" w:hint="default"/>
      </w:rPr>
    </w:lvl>
    <w:lvl w:ilvl="4" w:tplc="08160003" w:tentative="1">
      <w:start w:val="1"/>
      <w:numFmt w:val="bullet"/>
      <w:lvlText w:val="o"/>
      <w:lvlJc w:val="left"/>
      <w:pPr>
        <w:ind w:left="3849" w:hanging="360"/>
      </w:pPr>
      <w:rPr>
        <w:rFonts w:ascii="Courier New" w:hAnsi="Courier New" w:cs="Courier New" w:hint="default"/>
      </w:rPr>
    </w:lvl>
    <w:lvl w:ilvl="5" w:tplc="08160005" w:tentative="1">
      <w:start w:val="1"/>
      <w:numFmt w:val="bullet"/>
      <w:lvlText w:val=""/>
      <w:lvlJc w:val="left"/>
      <w:pPr>
        <w:ind w:left="4569" w:hanging="360"/>
      </w:pPr>
      <w:rPr>
        <w:rFonts w:ascii="Wingdings" w:hAnsi="Wingdings" w:hint="default"/>
      </w:rPr>
    </w:lvl>
    <w:lvl w:ilvl="6" w:tplc="08160001" w:tentative="1">
      <w:start w:val="1"/>
      <w:numFmt w:val="bullet"/>
      <w:lvlText w:val=""/>
      <w:lvlJc w:val="left"/>
      <w:pPr>
        <w:ind w:left="5289" w:hanging="360"/>
      </w:pPr>
      <w:rPr>
        <w:rFonts w:ascii="Symbol" w:hAnsi="Symbol" w:hint="default"/>
      </w:rPr>
    </w:lvl>
    <w:lvl w:ilvl="7" w:tplc="08160003" w:tentative="1">
      <w:start w:val="1"/>
      <w:numFmt w:val="bullet"/>
      <w:lvlText w:val="o"/>
      <w:lvlJc w:val="left"/>
      <w:pPr>
        <w:ind w:left="6009" w:hanging="360"/>
      </w:pPr>
      <w:rPr>
        <w:rFonts w:ascii="Courier New" w:hAnsi="Courier New" w:cs="Courier New" w:hint="default"/>
      </w:rPr>
    </w:lvl>
    <w:lvl w:ilvl="8" w:tplc="08160005" w:tentative="1">
      <w:start w:val="1"/>
      <w:numFmt w:val="bullet"/>
      <w:lvlText w:val=""/>
      <w:lvlJc w:val="left"/>
      <w:pPr>
        <w:ind w:left="6729" w:hanging="360"/>
      </w:pPr>
      <w:rPr>
        <w:rFonts w:ascii="Wingdings" w:hAnsi="Wingdings" w:hint="default"/>
      </w:rPr>
    </w:lvl>
  </w:abstractNum>
  <w:abstractNum w:abstractNumId="31" w15:restartNumberingAfterBreak="0">
    <w:nsid w:val="5B4E08EA"/>
    <w:multiLevelType w:val="hybridMultilevel"/>
    <w:tmpl w:val="2FE242A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2" w15:restartNumberingAfterBreak="0">
    <w:nsid w:val="5DF671A4"/>
    <w:multiLevelType w:val="hybridMultilevel"/>
    <w:tmpl w:val="054ECB0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3" w15:restartNumberingAfterBreak="0">
    <w:nsid w:val="61F65ADC"/>
    <w:multiLevelType w:val="hybridMultilevel"/>
    <w:tmpl w:val="E64E01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4" w15:restartNumberingAfterBreak="0">
    <w:nsid w:val="624E20EE"/>
    <w:multiLevelType w:val="hybridMultilevel"/>
    <w:tmpl w:val="1B8AE95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5" w15:restartNumberingAfterBreak="0">
    <w:nsid w:val="67045FD3"/>
    <w:multiLevelType w:val="hybridMultilevel"/>
    <w:tmpl w:val="C0EE01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6" w15:restartNumberingAfterBreak="0">
    <w:nsid w:val="67DD5EF8"/>
    <w:multiLevelType w:val="hybridMultilevel"/>
    <w:tmpl w:val="4142DEB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7" w15:restartNumberingAfterBreak="0">
    <w:nsid w:val="689A2AA3"/>
    <w:multiLevelType w:val="hybridMultilevel"/>
    <w:tmpl w:val="E3826CD4"/>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8" w15:restartNumberingAfterBreak="0">
    <w:nsid w:val="6AC96583"/>
    <w:multiLevelType w:val="hybridMultilevel"/>
    <w:tmpl w:val="5E520C00"/>
    <w:lvl w:ilvl="0" w:tplc="08160001">
      <w:start w:val="1"/>
      <w:numFmt w:val="bullet"/>
      <w:lvlText w:val=""/>
      <w:lvlJc w:val="left"/>
      <w:pPr>
        <w:ind w:left="766" w:hanging="360"/>
      </w:pPr>
      <w:rPr>
        <w:rFonts w:ascii="Symbol" w:hAnsi="Symbol" w:hint="default"/>
      </w:rPr>
    </w:lvl>
    <w:lvl w:ilvl="1" w:tplc="08160003" w:tentative="1">
      <w:start w:val="1"/>
      <w:numFmt w:val="bullet"/>
      <w:lvlText w:val="o"/>
      <w:lvlJc w:val="left"/>
      <w:pPr>
        <w:ind w:left="1486" w:hanging="360"/>
      </w:pPr>
      <w:rPr>
        <w:rFonts w:ascii="Courier New" w:hAnsi="Courier New" w:cs="Courier New" w:hint="default"/>
      </w:rPr>
    </w:lvl>
    <w:lvl w:ilvl="2" w:tplc="08160005" w:tentative="1">
      <w:start w:val="1"/>
      <w:numFmt w:val="bullet"/>
      <w:lvlText w:val=""/>
      <w:lvlJc w:val="left"/>
      <w:pPr>
        <w:ind w:left="2206" w:hanging="360"/>
      </w:pPr>
      <w:rPr>
        <w:rFonts w:ascii="Wingdings" w:hAnsi="Wingdings" w:hint="default"/>
      </w:rPr>
    </w:lvl>
    <w:lvl w:ilvl="3" w:tplc="08160001" w:tentative="1">
      <w:start w:val="1"/>
      <w:numFmt w:val="bullet"/>
      <w:lvlText w:val=""/>
      <w:lvlJc w:val="left"/>
      <w:pPr>
        <w:ind w:left="2926" w:hanging="360"/>
      </w:pPr>
      <w:rPr>
        <w:rFonts w:ascii="Symbol" w:hAnsi="Symbol" w:hint="default"/>
      </w:rPr>
    </w:lvl>
    <w:lvl w:ilvl="4" w:tplc="08160003" w:tentative="1">
      <w:start w:val="1"/>
      <w:numFmt w:val="bullet"/>
      <w:lvlText w:val="o"/>
      <w:lvlJc w:val="left"/>
      <w:pPr>
        <w:ind w:left="3646" w:hanging="360"/>
      </w:pPr>
      <w:rPr>
        <w:rFonts w:ascii="Courier New" w:hAnsi="Courier New" w:cs="Courier New" w:hint="default"/>
      </w:rPr>
    </w:lvl>
    <w:lvl w:ilvl="5" w:tplc="08160005" w:tentative="1">
      <w:start w:val="1"/>
      <w:numFmt w:val="bullet"/>
      <w:lvlText w:val=""/>
      <w:lvlJc w:val="left"/>
      <w:pPr>
        <w:ind w:left="4366" w:hanging="360"/>
      </w:pPr>
      <w:rPr>
        <w:rFonts w:ascii="Wingdings" w:hAnsi="Wingdings" w:hint="default"/>
      </w:rPr>
    </w:lvl>
    <w:lvl w:ilvl="6" w:tplc="08160001" w:tentative="1">
      <w:start w:val="1"/>
      <w:numFmt w:val="bullet"/>
      <w:lvlText w:val=""/>
      <w:lvlJc w:val="left"/>
      <w:pPr>
        <w:ind w:left="5086" w:hanging="360"/>
      </w:pPr>
      <w:rPr>
        <w:rFonts w:ascii="Symbol" w:hAnsi="Symbol" w:hint="default"/>
      </w:rPr>
    </w:lvl>
    <w:lvl w:ilvl="7" w:tplc="08160003" w:tentative="1">
      <w:start w:val="1"/>
      <w:numFmt w:val="bullet"/>
      <w:lvlText w:val="o"/>
      <w:lvlJc w:val="left"/>
      <w:pPr>
        <w:ind w:left="5806" w:hanging="360"/>
      </w:pPr>
      <w:rPr>
        <w:rFonts w:ascii="Courier New" w:hAnsi="Courier New" w:cs="Courier New" w:hint="default"/>
      </w:rPr>
    </w:lvl>
    <w:lvl w:ilvl="8" w:tplc="08160005" w:tentative="1">
      <w:start w:val="1"/>
      <w:numFmt w:val="bullet"/>
      <w:lvlText w:val=""/>
      <w:lvlJc w:val="left"/>
      <w:pPr>
        <w:ind w:left="6526" w:hanging="360"/>
      </w:pPr>
      <w:rPr>
        <w:rFonts w:ascii="Wingdings" w:hAnsi="Wingdings" w:hint="default"/>
      </w:rPr>
    </w:lvl>
  </w:abstractNum>
  <w:abstractNum w:abstractNumId="39" w15:restartNumberingAfterBreak="0">
    <w:nsid w:val="71005A97"/>
    <w:multiLevelType w:val="hybridMultilevel"/>
    <w:tmpl w:val="209A1B04"/>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0" w15:restartNumberingAfterBreak="0">
    <w:nsid w:val="725507BB"/>
    <w:multiLevelType w:val="hybridMultilevel"/>
    <w:tmpl w:val="8948F0D8"/>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41" w15:restartNumberingAfterBreak="0">
    <w:nsid w:val="78633161"/>
    <w:multiLevelType w:val="hybridMultilevel"/>
    <w:tmpl w:val="31B2DF9C"/>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2" w15:restartNumberingAfterBreak="0">
    <w:nsid w:val="7A834E6B"/>
    <w:multiLevelType w:val="hybridMultilevel"/>
    <w:tmpl w:val="4C049D82"/>
    <w:lvl w:ilvl="0" w:tplc="08160001">
      <w:start w:val="1"/>
      <w:numFmt w:val="bullet"/>
      <w:lvlText w:val=""/>
      <w:lvlJc w:val="left"/>
      <w:pPr>
        <w:ind w:left="1004" w:hanging="360"/>
      </w:pPr>
      <w:rPr>
        <w:rFonts w:ascii="Symbol" w:hAnsi="Symbol" w:hint="default"/>
      </w:rPr>
    </w:lvl>
    <w:lvl w:ilvl="1" w:tplc="08160003" w:tentative="1">
      <w:start w:val="1"/>
      <w:numFmt w:val="bullet"/>
      <w:lvlText w:val="o"/>
      <w:lvlJc w:val="left"/>
      <w:pPr>
        <w:ind w:left="1724" w:hanging="360"/>
      </w:pPr>
      <w:rPr>
        <w:rFonts w:ascii="Courier New" w:hAnsi="Courier New" w:cs="Courier New" w:hint="default"/>
      </w:rPr>
    </w:lvl>
    <w:lvl w:ilvl="2" w:tplc="08160005" w:tentative="1">
      <w:start w:val="1"/>
      <w:numFmt w:val="bullet"/>
      <w:lvlText w:val=""/>
      <w:lvlJc w:val="left"/>
      <w:pPr>
        <w:ind w:left="2444" w:hanging="360"/>
      </w:pPr>
      <w:rPr>
        <w:rFonts w:ascii="Wingdings" w:hAnsi="Wingdings" w:hint="default"/>
      </w:rPr>
    </w:lvl>
    <w:lvl w:ilvl="3" w:tplc="08160001" w:tentative="1">
      <w:start w:val="1"/>
      <w:numFmt w:val="bullet"/>
      <w:lvlText w:val=""/>
      <w:lvlJc w:val="left"/>
      <w:pPr>
        <w:ind w:left="3164" w:hanging="360"/>
      </w:pPr>
      <w:rPr>
        <w:rFonts w:ascii="Symbol" w:hAnsi="Symbol" w:hint="default"/>
      </w:rPr>
    </w:lvl>
    <w:lvl w:ilvl="4" w:tplc="08160003" w:tentative="1">
      <w:start w:val="1"/>
      <w:numFmt w:val="bullet"/>
      <w:lvlText w:val="o"/>
      <w:lvlJc w:val="left"/>
      <w:pPr>
        <w:ind w:left="3884" w:hanging="360"/>
      </w:pPr>
      <w:rPr>
        <w:rFonts w:ascii="Courier New" w:hAnsi="Courier New" w:cs="Courier New" w:hint="default"/>
      </w:rPr>
    </w:lvl>
    <w:lvl w:ilvl="5" w:tplc="08160005" w:tentative="1">
      <w:start w:val="1"/>
      <w:numFmt w:val="bullet"/>
      <w:lvlText w:val=""/>
      <w:lvlJc w:val="left"/>
      <w:pPr>
        <w:ind w:left="4604" w:hanging="360"/>
      </w:pPr>
      <w:rPr>
        <w:rFonts w:ascii="Wingdings" w:hAnsi="Wingdings" w:hint="default"/>
      </w:rPr>
    </w:lvl>
    <w:lvl w:ilvl="6" w:tplc="08160001" w:tentative="1">
      <w:start w:val="1"/>
      <w:numFmt w:val="bullet"/>
      <w:lvlText w:val=""/>
      <w:lvlJc w:val="left"/>
      <w:pPr>
        <w:ind w:left="5324" w:hanging="360"/>
      </w:pPr>
      <w:rPr>
        <w:rFonts w:ascii="Symbol" w:hAnsi="Symbol" w:hint="default"/>
      </w:rPr>
    </w:lvl>
    <w:lvl w:ilvl="7" w:tplc="08160003" w:tentative="1">
      <w:start w:val="1"/>
      <w:numFmt w:val="bullet"/>
      <w:lvlText w:val="o"/>
      <w:lvlJc w:val="left"/>
      <w:pPr>
        <w:ind w:left="6044" w:hanging="360"/>
      </w:pPr>
      <w:rPr>
        <w:rFonts w:ascii="Courier New" w:hAnsi="Courier New" w:cs="Courier New" w:hint="default"/>
      </w:rPr>
    </w:lvl>
    <w:lvl w:ilvl="8" w:tplc="08160005" w:tentative="1">
      <w:start w:val="1"/>
      <w:numFmt w:val="bullet"/>
      <w:lvlText w:val=""/>
      <w:lvlJc w:val="left"/>
      <w:pPr>
        <w:ind w:left="6764" w:hanging="360"/>
      </w:pPr>
      <w:rPr>
        <w:rFonts w:ascii="Wingdings" w:hAnsi="Wingdings" w:hint="default"/>
      </w:rPr>
    </w:lvl>
  </w:abstractNum>
  <w:abstractNum w:abstractNumId="43" w15:restartNumberingAfterBreak="0">
    <w:nsid w:val="7BEE230A"/>
    <w:multiLevelType w:val="hybridMultilevel"/>
    <w:tmpl w:val="E1DA1190"/>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4" w15:restartNumberingAfterBreak="0">
    <w:nsid w:val="7F70301C"/>
    <w:multiLevelType w:val="hybridMultilevel"/>
    <w:tmpl w:val="C5D61456"/>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33"/>
  </w:num>
  <w:num w:numId="2">
    <w:abstractNumId w:val="6"/>
  </w:num>
  <w:num w:numId="3">
    <w:abstractNumId w:val="21"/>
  </w:num>
  <w:num w:numId="4">
    <w:abstractNumId w:val="5"/>
  </w:num>
  <w:num w:numId="5">
    <w:abstractNumId w:val="42"/>
  </w:num>
  <w:num w:numId="6">
    <w:abstractNumId w:val="15"/>
  </w:num>
  <w:num w:numId="7">
    <w:abstractNumId w:val="3"/>
  </w:num>
  <w:num w:numId="8">
    <w:abstractNumId w:val="18"/>
  </w:num>
  <w:num w:numId="9">
    <w:abstractNumId w:val="32"/>
  </w:num>
  <w:num w:numId="10">
    <w:abstractNumId w:val="43"/>
  </w:num>
  <w:num w:numId="11">
    <w:abstractNumId w:val="30"/>
  </w:num>
  <w:num w:numId="12">
    <w:abstractNumId w:val="26"/>
  </w:num>
  <w:num w:numId="13">
    <w:abstractNumId w:val="25"/>
  </w:num>
  <w:num w:numId="14">
    <w:abstractNumId w:val="13"/>
  </w:num>
  <w:num w:numId="15">
    <w:abstractNumId w:val="16"/>
  </w:num>
  <w:num w:numId="16">
    <w:abstractNumId w:val="17"/>
  </w:num>
  <w:num w:numId="17">
    <w:abstractNumId w:val="4"/>
  </w:num>
  <w:num w:numId="18">
    <w:abstractNumId w:val="11"/>
  </w:num>
  <w:num w:numId="19">
    <w:abstractNumId w:val="37"/>
  </w:num>
  <w:num w:numId="20">
    <w:abstractNumId w:val="34"/>
  </w:num>
  <w:num w:numId="21">
    <w:abstractNumId w:val="2"/>
  </w:num>
  <w:num w:numId="22">
    <w:abstractNumId w:val="8"/>
  </w:num>
  <w:num w:numId="23">
    <w:abstractNumId w:val="44"/>
  </w:num>
  <w:num w:numId="24">
    <w:abstractNumId w:val="29"/>
  </w:num>
  <w:num w:numId="25">
    <w:abstractNumId w:val="23"/>
  </w:num>
  <w:num w:numId="26">
    <w:abstractNumId w:val="19"/>
  </w:num>
  <w:num w:numId="27">
    <w:abstractNumId w:val="9"/>
  </w:num>
  <w:num w:numId="28">
    <w:abstractNumId w:val="35"/>
  </w:num>
  <w:num w:numId="29">
    <w:abstractNumId w:val="27"/>
  </w:num>
  <w:num w:numId="30">
    <w:abstractNumId w:val="31"/>
  </w:num>
  <w:num w:numId="31">
    <w:abstractNumId w:val="1"/>
  </w:num>
  <w:num w:numId="32">
    <w:abstractNumId w:val="28"/>
  </w:num>
  <w:num w:numId="33">
    <w:abstractNumId w:val="10"/>
  </w:num>
  <w:num w:numId="34">
    <w:abstractNumId w:val="38"/>
  </w:num>
  <w:num w:numId="35">
    <w:abstractNumId w:val="24"/>
  </w:num>
  <w:num w:numId="36">
    <w:abstractNumId w:val="12"/>
  </w:num>
  <w:num w:numId="37">
    <w:abstractNumId w:val="14"/>
  </w:num>
  <w:num w:numId="38">
    <w:abstractNumId w:val="0"/>
  </w:num>
  <w:num w:numId="39">
    <w:abstractNumId w:val="36"/>
  </w:num>
  <w:num w:numId="40">
    <w:abstractNumId w:val="22"/>
  </w:num>
  <w:num w:numId="41">
    <w:abstractNumId w:val="20"/>
  </w:num>
  <w:num w:numId="42">
    <w:abstractNumId w:val="40"/>
  </w:num>
  <w:num w:numId="43">
    <w:abstractNumId w:val="39"/>
  </w:num>
  <w:num w:numId="44">
    <w:abstractNumId w:val="7"/>
  </w:num>
  <w:num w:numId="45">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
  <w:rsids>
    <w:rsidRoot w:val="00573684"/>
    <w:rsid w:val="00000F4B"/>
    <w:rsid w:val="00004685"/>
    <w:rsid w:val="00006619"/>
    <w:rsid w:val="0000709D"/>
    <w:rsid w:val="00010085"/>
    <w:rsid w:val="00010360"/>
    <w:rsid w:val="00011DD5"/>
    <w:rsid w:val="00014B81"/>
    <w:rsid w:val="0001510C"/>
    <w:rsid w:val="0001553A"/>
    <w:rsid w:val="000169BB"/>
    <w:rsid w:val="00020F02"/>
    <w:rsid w:val="00022A04"/>
    <w:rsid w:val="00025AA0"/>
    <w:rsid w:val="00027545"/>
    <w:rsid w:val="00031599"/>
    <w:rsid w:val="00032271"/>
    <w:rsid w:val="00032EEE"/>
    <w:rsid w:val="00033B9D"/>
    <w:rsid w:val="00035265"/>
    <w:rsid w:val="00035428"/>
    <w:rsid w:val="0003629E"/>
    <w:rsid w:val="00040C2A"/>
    <w:rsid w:val="0004735B"/>
    <w:rsid w:val="000503FF"/>
    <w:rsid w:val="000558F0"/>
    <w:rsid w:val="000638C7"/>
    <w:rsid w:val="00064B63"/>
    <w:rsid w:val="0006640D"/>
    <w:rsid w:val="000723E7"/>
    <w:rsid w:val="00076971"/>
    <w:rsid w:val="000777A9"/>
    <w:rsid w:val="00084157"/>
    <w:rsid w:val="00085DEA"/>
    <w:rsid w:val="000902B5"/>
    <w:rsid w:val="00092323"/>
    <w:rsid w:val="00092D9A"/>
    <w:rsid w:val="0009356F"/>
    <w:rsid w:val="00094B97"/>
    <w:rsid w:val="00096ABD"/>
    <w:rsid w:val="00097024"/>
    <w:rsid w:val="000A0AC5"/>
    <w:rsid w:val="000A2C88"/>
    <w:rsid w:val="000A47EE"/>
    <w:rsid w:val="000A7241"/>
    <w:rsid w:val="000B544A"/>
    <w:rsid w:val="000B7B29"/>
    <w:rsid w:val="000C0BAF"/>
    <w:rsid w:val="000C1B2E"/>
    <w:rsid w:val="000C2A22"/>
    <w:rsid w:val="000C6E96"/>
    <w:rsid w:val="000C79D9"/>
    <w:rsid w:val="000D3740"/>
    <w:rsid w:val="000D548A"/>
    <w:rsid w:val="000D6B5C"/>
    <w:rsid w:val="000D76B9"/>
    <w:rsid w:val="000E0A59"/>
    <w:rsid w:val="000E19B8"/>
    <w:rsid w:val="000E3129"/>
    <w:rsid w:val="000E65C8"/>
    <w:rsid w:val="000E6982"/>
    <w:rsid w:val="000F0F70"/>
    <w:rsid w:val="000F114C"/>
    <w:rsid w:val="001015AC"/>
    <w:rsid w:val="00101F1B"/>
    <w:rsid w:val="00104DD6"/>
    <w:rsid w:val="001069EC"/>
    <w:rsid w:val="001101E5"/>
    <w:rsid w:val="00110202"/>
    <w:rsid w:val="00110E7E"/>
    <w:rsid w:val="001123E1"/>
    <w:rsid w:val="001140A1"/>
    <w:rsid w:val="00114359"/>
    <w:rsid w:val="00116DA4"/>
    <w:rsid w:val="0011715A"/>
    <w:rsid w:val="00120FF4"/>
    <w:rsid w:val="00124822"/>
    <w:rsid w:val="001258DD"/>
    <w:rsid w:val="00125BE7"/>
    <w:rsid w:val="001266EA"/>
    <w:rsid w:val="0012674A"/>
    <w:rsid w:val="00127D1D"/>
    <w:rsid w:val="00127D9B"/>
    <w:rsid w:val="00131B1E"/>
    <w:rsid w:val="00133D17"/>
    <w:rsid w:val="001341FB"/>
    <w:rsid w:val="001360D0"/>
    <w:rsid w:val="00137EAE"/>
    <w:rsid w:val="001408D6"/>
    <w:rsid w:val="001447AD"/>
    <w:rsid w:val="00145C3A"/>
    <w:rsid w:val="001475AC"/>
    <w:rsid w:val="00147EB0"/>
    <w:rsid w:val="00150D90"/>
    <w:rsid w:val="0015308A"/>
    <w:rsid w:val="001535EB"/>
    <w:rsid w:val="00160180"/>
    <w:rsid w:val="0016170F"/>
    <w:rsid w:val="00162F76"/>
    <w:rsid w:val="00163600"/>
    <w:rsid w:val="00163B24"/>
    <w:rsid w:val="00167E13"/>
    <w:rsid w:val="00170EBF"/>
    <w:rsid w:val="00171ADF"/>
    <w:rsid w:val="00171FE3"/>
    <w:rsid w:val="00173B00"/>
    <w:rsid w:val="001744F4"/>
    <w:rsid w:val="00183692"/>
    <w:rsid w:val="00183FDB"/>
    <w:rsid w:val="001869F6"/>
    <w:rsid w:val="001A48BE"/>
    <w:rsid w:val="001A7A59"/>
    <w:rsid w:val="001A7ABB"/>
    <w:rsid w:val="001B25AC"/>
    <w:rsid w:val="001B2AFC"/>
    <w:rsid w:val="001B39BD"/>
    <w:rsid w:val="001B56E8"/>
    <w:rsid w:val="001B5A96"/>
    <w:rsid w:val="001B6345"/>
    <w:rsid w:val="001B69BE"/>
    <w:rsid w:val="001B6F38"/>
    <w:rsid w:val="001C388F"/>
    <w:rsid w:val="001C4B72"/>
    <w:rsid w:val="001C529D"/>
    <w:rsid w:val="001C559D"/>
    <w:rsid w:val="001C56E0"/>
    <w:rsid w:val="001C7289"/>
    <w:rsid w:val="001D1F97"/>
    <w:rsid w:val="001D341D"/>
    <w:rsid w:val="001D5081"/>
    <w:rsid w:val="001D50B6"/>
    <w:rsid w:val="001D5CB9"/>
    <w:rsid w:val="001E11D7"/>
    <w:rsid w:val="001E1886"/>
    <w:rsid w:val="001E3953"/>
    <w:rsid w:val="001E40D6"/>
    <w:rsid w:val="001E443D"/>
    <w:rsid w:val="001E65DF"/>
    <w:rsid w:val="001F1E4D"/>
    <w:rsid w:val="001F620B"/>
    <w:rsid w:val="001F6FAC"/>
    <w:rsid w:val="001F7661"/>
    <w:rsid w:val="002001CB"/>
    <w:rsid w:val="00202433"/>
    <w:rsid w:val="00202720"/>
    <w:rsid w:val="00205104"/>
    <w:rsid w:val="002103B2"/>
    <w:rsid w:val="0021140D"/>
    <w:rsid w:val="00213531"/>
    <w:rsid w:val="00213865"/>
    <w:rsid w:val="00220203"/>
    <w:rsid w:val="002210CB"/>
    <w:rsid w:val="002210DF"/>
    <w:rsid w:val="00222F65"/>
    <w:rsid w:val="00223530"/>
    <w:rsid w:val="00230049"/>
    <w:rsid w:val="00231589"/>
    <w:rsid w:val="00233503"/>
    <w:rsid w:val="00234690"/>
    <w:rsid w:val="002416B7"/>
    <w:rsid w:val="00242E60"/>
    <w:rsid w:val="00243011"/>
    <w:rsid w:val="00244C66"/>
    <w:rsid w:val="0025361F"/>
    <w:rsid w:val="00257AC5"/>
    <w:rsid w:val="00260277"/>
    <w:rsid w:val="0026205E"/>
    <w:rsid w:val="002626CB"/>
    <w:rsid w:val="00263CD4"/>
    <w:rsid w:val="00267CEA"/>
    <w:rsid w:val="0027285E"/>
    <w:rsid w:val="00272D65"/>
    <w:rsid w:val="00273FBF"/>
    <w:rsid w:val="00283EBD"/>
    <w:rsid w:val="00286326"/>
    <w:rsid w:val="00287485"/>
    <w:rsid w:val="00287EF4"/>
    <w:rsid w:val="002967DD"/>
    <w:rsid w:val="002A0703"/>
    <w:rsid w:val="002A37FA"/>
    <w:rsid w:val="002A4B1A"/>
    <w:rsid w:val="002B230A"/>
    <w:rsid w:val="002B412A"/>
    <w:rsid w:val="002C031D"/>
    <w:rsid w:val="002C368F"/>
    <w:rsid w:val="002D4F4C"/>
    <w:rsid w:val="002D65F1"/>
    <w:rsid w:val="002E31CC"/>
    <w:rsid w:val="002E7B26"/>
    <w:rsid w:val="002F35A1"/>
    <w:rsid w:val="002F3611"/>
    <w:rsid w:val="002F3AB4"/>
    <w:rsid w:val="002F5FFC"/>
    <w:rsid w:val="00303E8E"/>
    <w:rsid w:val="00306659"/>
    <w:rsid w:val="00307603"/>
    <w:rsid w:val="003077F5"/>
    <w:rsid w:val="00307B2D"/>
    <w:rsid w:val="00307E23"/>
    <w:rsid w:val="00310B4C"/>
    <w:rsid w:val="003140FC"/>
    <w:rsid w:val="003217D0"/>
    <w:rsid w:val="00323B47"/>
    <w:rsid w:val="00324727"/>
    <w:rsid w:val="00325087"/>
    <w:rsid w:val="003258D5"/>
    <w:rsid w:val="0032659F"/>
    <w:rsid w:val="00326BB7"/>
    <w:rsid w:val="00326CA7"/>
    <w:rsid w:val="00327372"/>
    <w:rsid w:val="00330B1F"/>
    <w:rsid w:val="00331E5F"/>
    <w:rsid w:val="00332D48"/>
    <w:rsid w:val="003347C8"/>
    <w:rsid w:val="00334F17"/>
    <w:rsid w:val="00336E5E"/>
    <w:rsid w:val="00340546"/>
    <w:rsid w:val="00341686"/>
    <w:rsid w:val="003458AB"/>
    <w:rsid w:val="003461D9"/>
    <w:rsid w:val="00352309"/>
    <w:rsid w:val="00352A00"/>
    <w:rsid w:val="00362A7D"/>
    <w:rsid w:val="00362B48"/>
    <w:rsid w:val="00367264"/>
    <w:rsid w:val="00372970"/>
    <w:rsid w:val="00374580"/>
    <w:rsid w:val="00377CDC"/>
    <w:rsid w:val="00382327"/>
    <w:rsid w:val="003862AA"/>
    <w:rsid w:val="003931E2"/>
    <w:rsid w:val="00396095"/>
    <w:rsid w:val="00396732"/>
    <w:rsid w:val="00396D6E"/>
    <w:rsid w:val="0039759D"/>
    <w:rsid w:val="003A0980"/>
    <w:rsid w:val="003A13DB"/>
    <w:rsid w:val="003A1477"/>
    <w:rsid w:val="003A16D6"/>
    <w:rsid w:val="003A2C86"/>
    <w:rsid w:val="003A499C"/>
    <w:rsid w:val="003A59E4"/>
    <w:rsid w:val="003A711A"/>
    <w:rsid w:val="003A7879"/>
    <w:rsid w:val="003B15DD"/>
    <w:rsid w:val="003B1627"/>
    <w:rsid w:val="003B192C"/>
    <w:rsid w:val="003B3653"/>
    <w:rsid w:val="003B3D8E"/>
    <w:rsid w:val="003B7612"/>
    <w:rsid w:val="003C014D"/>
    <w:rsid w:val="003C1146"/>
    <w:rsid w:val="003C3D42"/>
    <w:rsid w:val="003C3D90"/>
    <w:rsid w:val="003C638A"/>
    <w:rsid w:val="003C6B5A"/>
    <w:rsid w:val="003C72B3"/>
    <w:rsid w:val="003D0EF4"/>
    <w:rsid w:val="003D3E5E"/>
    <w:rsid w:val="003E160B"/>
    <w:rsid w:val="003F0D92"/>
    <w:rsid w:val="003F1F94"/>
    <w:rsid w:val="003F4E67"/>
    <w:rsid w:val="003F6DFD"/>
    <w:rsid w:val="004001C6"/>
    <w:rsid w:val="00401456"/>
    <w:rsid w:val="00402458"/>
    <w:rsid w:val="004051F9"/>
    <w:rsid w:val="00407B88"/>
    <w:rsid w:val="00410105"/>
    <w:rsid w:val="00414C82"/>
    <w:rsid w:val="00415893"/>
    <w:rsid w:val="00420A3B"/>
    <w:rsid w:val="004236CF"/>
    <w:rsid w:val="0042439B"/>
    <w:rsid w:val="004250AA"/>
    <w:rsid w:val="00431364"/>
    <w:rsid w:val="00431CC3"/>
    <w:rsid w:val="00433E0B"/>
    <w:rsid w:val="0043445D"/>
    <w:rsid w:val="004349C2"/>
    <w:rsid w:val="0043609F"/>
    <w:rsid w:val="0043619E"/>
    <w:rsid w:val="00441E2D"/>
    <w:rsid w:val="004452E2"/>
    <w:rsid w:val="00445DC4"/>
    <w:rsid w:val="0044664B"/>
    <w:rsid w:val="00447AF8"/>
    <w:rsid w:val="004533A4"/>
    <w:rsid w:val="00453B73"/>
    <w:rsid w:val="00454679"/>
    <w:rsid w:val="0045495C"/>
    <w:rsid w:val="0045745B"/>
    <w:rsid w:val="0046232A"/>
    <w:rsid w:val="00463B55"/>
    <w:rsid w:val="00464445"/>
    <w:rsid w:val="00466FB1"/>
    <w:rsid w:val="00470D97"/>
    <w:rsid w:val="0047153B"/>
    <w:rsid w:val="00475AF9"/>
    <w:rsid w:val="00481481"/>
    <w:rsid w:val="004820D9"/>
    <w:rsid w:val="00484D42"/>
    <w:rsid w:val="00486318"/>
    <w:rsid w:val="00493005"/>
    <w:rsid w:val="0049320F"/>
    <w:rsid w:val="0049629D"/>
    <w:rsid w:val="004A0C64"/>
    <w:rsid w:val="004A3F25"/>
    <w:rsid w:val="004A5BB4"/>
    <w:rsid w:val="004A6464"/>
    <w:rsid w:val="004A7135"/>
    <w:rsid w:val="004B181C"/>
    <w:rsid w:val="004B3084"/>
    <w:rsid w:val="004C0BCA"/>
    <w:rsid w:val="004C30F9"/>
    <w:rsid w:val="004C46AB"/>
    <w:rsid w:val="004C6DEC"/>
    <w:rsid w:val="004C76D2"/>
    <w:rsid w:val="004D00FA"/>
    <w:rsid w:val="004D1B01"/>
    <w:rsid w:val="004D51DE"/>
    <w:rsid w:val="004D594B"/>
    <w:rsid w:val="004E103F"/>
    <w:rsid w:val="004E1CBB"/>
    <w:rsid w:val="004E23F4"/>
    <w:rsid w:val="004E2853"/>
    <w:rsid w:val="004E3061"/>
    <w:rsid w:val="004E32A8"/>
    <w:rsid w:val="004E65BD"/>
    <w:rsid w:val="004E6E28"/>
    <w:rsid w:val="004F007F"/>
    <w:rsid w:val="004F0BE2"/>
    <w:rsid w:val="004F228C"/>
    <w:rsid w:val="004F4275"/>
    <w:rsid w:val="004F6698"/>
    <w:rsid w:val="004F67B3"/>
    <w:rsid w:val="00500B49"/>
    <w:rsid w:val="00501B09"/>
    <w:rsid w:val="00502095"/>
    <w:rsid w:val="005033C8"/>
    <w:rsid w:val="00511924"/>
    <w:rsid w:val="0051320E"/>
    <w:rsid w:val="00515EB0"/>
    <w:rsid w:val="00523CA6"/>
    <w:rsid w:val="00526411"/>
    <w:rsid w:val="00530471"/>
    <w:rsid w:val="00531123"/>
    <w:rsid w:val="00534273"/>
    <w:rsid w:val="00534740"/>
    <w:rsid w:val="00534902"/>
    <w:rsid w:val="00535475"/>
    <w:rsid w:val="00542381"/>
    <w:rsid w:val="0054596A"/>
    <w:rsid w:val="005463DA"/>
    <w:rsid w:val="005467D2"/>
    <w:rsid w:val="00547EEF"/>
    <w:rsid w:val="0055061F"/>
    <w:rsid w:val="00552949"/>
    <w:rsid w:val="00552BBD"/>
    <w:rsid w:val="00556AFA"/>
    <w:rsid w:val="00560A6F"/>
    <w:rsid w:val="005646A7"/>
    <w:rsid w:val="00565D48"/>
    <w:rsid w:val="0056636D"/>
    <w:rsid w:val="00567019"/>
    <w:rsid w:val="00571974"/>
    <w:rsid w:val="00573684"/>
    <w:rsid w:val="00576A4F"/>
    <w:rsid w:val="00576CDC"/>
    <w:rsid w:val="00580C63"/>
    <w:rsid w:val="005812CF"/>
    <w:rsid w:val="00581E79"/>
    <w:rsid w:val="005854DE"/>
    <w:rsid w:val="00587DFA"/>
    <w:rsid w:val="00590A9B"/>
    <w:rsid w:val="005924A5"/>
    <w:rsid w:val="00593AD5"/>
    <w:rsid w:val="005955AA"/>
    <w:rsid w:val="0059684F"/>
    <w:rsid w:val="005A0250"/>
    <w:rsid w:val="005A2968"/>
    <w:rsid w:val="005A2F77"/>
    <w:rsid w:val="005A3466"/>
    <w:rsid w:val="005A653D"/>
    <w:rsid w:val="005A702B"/>
    <w:rsid w:val="005B0E14"/>
    <w:rsid w:val="005B139C"/>
    <w:rsid w:val="005B278B"/>
    <w:rsid w:val="005B4A1A"/>
    <w:rsid w:val="005B4A54"/>
    <w:rsid w:val="005B7F1F"/>
    <w:rsid w:val="005C1328"/>
    <w:rsid w:val="005C3A92"/>
    <w:rsid w:val="005C3F6D"/>
    <w:rsid w:val="005C4F74"/>
    <w:rsid w:val="005C576B"/>
    <w:rsid w:val="005C6794"/>
    <w:rsid w:val="005D10F6"/>
    <w:rsid w:val="005D606F"/>
    <w:rsid w:val="005D6275"/>
    <w:rsid w:val="005E07D8"/>
    <w:rsid w:val="005E1405"/>
    <w:rsid w:val="005E3E73"/>
    <w:rsid w:val="005E73D1"/>
    <w:rsid w:val="005F01A3"/>
    <w:rsid w:val="005F1C53"/>
    <w:rsid w:val="005F7497"/>
    <w:rsid w:val="0060342C"/>
    <w:rsid w:val="006034A5"/>
    <w:rsid w:val="00603E0C"/>
    <w:rsid w:val="006050C1"/>
    <w:rsid w:val="006053E5"/>
    <w:rsid w:val="00611144"/>
    <w:rsid w:val="0061147D"/>
    <w:rsid w:val="00612EBD"/>
    <w:rsid w:val="00613F49"/>
    <w:rsid w:val="00615651"/>
    <w:rsid w:val="00620FB3"/>
    <w:rsid w:val="00621870"/>
    <w:rsid w:val="00626086"/>
    <w:rsid w:val="00627ECD"/>
    <w:rsid w:val="0063001B"/>
    <w:rsid w:val="0063124D"/>
    <w:rsid w:val="00633FBB"/>
    <w:rsid w:val="006342F3"/>
    <w:rsid w:val="006403F3"/>
    <w:rsid w:val="006448BA"/>
    <w:rsid w:val="00646173"/>
    <w:rsid w:val="00650C66"/>
    <w:rsid w:val="00652F40"/>
    <w:rsid w:val="00654628"/>
    <w:rsid w:val="00655D7A"/>
    <w:rsid w:val="006563E9"/>
    <w:rsid w:val="00656E03"/>
    <w:rsid w:val="006578E6"/>
    <w:rsid w:val="006605B9"/>
    <w:rsid w:val="00666C52"/>
    <w:rsid w:val="0067177C"/>
    <w:rsid w:val="00671CC8"/>
    <w:rsid w:val="00672BAE"/>
    <w:rsid w:val="006738C4"/>
    <w:rsid w:val="00675387"/>
    <w:rsid w:val="00677AB2"/>
    <w:rsid w:val="006814C9"/>
    <w:rsid w:val="006903E8"/>
    <w:rsid w:val="00691186"/>
    <w:rsid w:val="00691553"/>
    <w:rsid w:val="00693648"/>
    <w:rsid w:val="0069380C"/>
    <w:rsid w:val="00693D24"/>
    <w:rsid w:val="00694055"/>
    <w:rsid w:val="006A17FC"/>
    <w:rsid w:val="006B13FF"/>
    <w:rsid w:val="006C18F7"/>
    <w:rsid w:val="006C3068"/>
    <w:rsid w:val="006C4DB3"/>
    <w:rsid w:val="006C51E8"/>
    <w:rsid w:val="006C78FE"/>
    <w:rsid w:val="006C7D20"/>
    <w:rsid w:val="006D2FFD"/>
    <w:rsid w:val="006D4BE3"/>
    <w:rsid w:val="006D6DD2"/>
    <w:rsid w:val="006D700A"/>
    <w:rsid w:val="006E2308"/>
    <w:rsid w:val="006E47EA"/>
    <w:rsid w:val="006E6D83"/>
    <w:rsid w:val="006F0252"/>
    <w:rsid w:val="006F0EA4"/>
    <w:rsid w:val="006F2EE0"/>
    <w:rsid w:val="006F4335"/>
    <w:rsid w:val="006F7FB1"/>
    <w:rsid w:val="0070077C"/>
    <w:rsid w:val="007023E8"/>
    <w:rsid w:val="007023F9"/>
    <w:rsid w:val="00702B29"/>
    <w:rsid w:val="00703E4A"/>
    <w:rsid w:val="00703FB4"/>
    <w:rsid w:val="0070556F"/>
    <w:rsid w:val="0070761B"/>
    <w:rsid w:val="007146B7"/>
    <w:rsid w:val="007150C4"/>
    <w:rsid w:val="007169AF"/>
    <w:rsid w:val="00717E64"/>
    <w:rsid w:val="0072014E"/>
    <w:rsid w:val="007214BE"/>
    <w:rsid w:val="00725EC2"/>
    <w:rsid w:val="00726B64"/>
    <w:rsid w:val="007317B8"/>
    <w:rsid w:val="007322AC"/>
    <w:rsid w:val="007328A0"/>
    <w:rsid w:val="00733C05"/>
    <w:rsid w:val="00733C9A"/>
    <w:rsid w:val="00735659"/>
    <w:rsid w:val="00741D73"/>
    <w:rsid w:val="00742CE2"/>
    <w:rsid w:val="00742EED"/>
    <w:rsid w:val="00745057"/>
    <w:rsid w:val="007452B0"/>
    <w:rsid w:val="00746F9C"/>
    <w:rsid w:val="0075023E"/>
    <w:rsid w:val="007514EC"/>
    <w:rsid w:val="007529CC"/>
    <w:rsid w:val="007546AC"/>
    <w:rsid w:val="00754976"/>
    <w:rsid w:val="007578DE"/>
    <w:rsid w:val="00761253"/>
    <w:rsid w:val="007676B1"/>
    <w:rsid w:val="007723C0"/>
    <w:rsid w:val="00780008"/>
    <w:rsid w:val="007830B4"/>
    <w:rsid w:val="007837C0"/>
    <w:rsid w:val="00783AD0"/>
    <w:rsid w:val="00783CF9"/>
    <w:rsid w:val="0078551B"/>
    <w:rsid w:val="00785D94"/>
    <w:rsid w:val="007871F6"/>
    <w:rsid w:val="00787F8A"/>
    <w:rsid w:val="0079208F"/>
    <w:rsid w:val="00794391"/>
    <w:rsid w:val="007966B9"/>
    <w:rsid w:val="007971C8"/>
    <w:rsid w:val="007A22CA"/>
    <w:rsid w:val="007A32D8"/>
    <w:rsid w:val="007A3692"/>
    <w:rsid w:val="007A512B"/>
    <w:rsid w:val="007A5A25"/>
    <w:rsid w:val="007A5D49"/>
    <w:rsid w:val="007B3B22"/>
    <w:rsid w:val="007B66EB"/>
    <w:rsid w:val="007C051B"/>
    <w:rsid w:val="007C0813"/>
    <w:rsid w:val="007C27EA"/>
    <w:rsid w:val="007C7C8E"/>
    <w:rsid w:val="007D2B0F"/>
    <w:rsid w:val="007D4E27"/>
    <w:rsid w:val="007E0ED3"/>
    <w:rsid w:val="007E1D4A"/>
    <w:rsid w:val="007E3A5E"/>
    <w:rsid w:val="007E5E98"/>
    <w:rsid w:val="007F1412"/>
    <w:rsid w:val="007F2120"/>
    <w:rsid w:val="007F2A06"/>
    <w:rsid w:val="007F38BA"/>
    <w:rsid w:val="007F4597"/>
    <w:rsid w:val="007F4601"/>
    <w:rsid w:val="007F5ED0"/>
    <w:rsid w:val="007F5F7D"/>
    <w:rsid w:val="007F77AF"/>
    <w:rsid w:val="0080171D"/>
    <w:rsid w:val="00802753"/>
    <w:rsid w:val="008037FF"/>
    <w:rsid w:val="00804510"/>
    <w:rsid w:val="00804701"/>
    <w:rsid w:val="008062B8"/>
    <w:rsid w:val="00812814"/>
    <w:rsid w:val="0081361A"/>
    <w:rsid w:val="0081640A"/>
    <w:rsid w:val="008175EF"/>
    <w:rsid w:val="008219F3"/>
    <w:rsid w:val="008228D4"/>
    <w:rsid w:val="008231A3"/>
    <w:rsid w:val="008256CA"/>
    <w:rsid w:val="0083192F"/>
    <w:rsid w:val="00835FE4"/>
    <w:rsid w:val="00841520"/>
    <w:rsid w:val="00843144"/>
    <w:rsid w:val="0084336E"/>
    <w:rsid w:val="0085187A"/>
    <w:rsid w:val="00855676"/>
    <w:rsid w:val="00855EE6"/>
    <w:rsid w:val="00861A98"/>
    <w:rsid w:val="008621B5"/>
    <w:rsid w:val="00862763"/>
    <w:rsid w:val="00866650"/>
    <w:rsid w:val="00867149"/>
    <w:rsid w:val="00870DB9"/>
    <w:rsid w:val="0087360D"/>
    <w:rsid w:val="00874D73"/>
    <w:rsid w:val="00874E90"/>
    <w:rsid w:val="008821DD"/>
    <w:rsid w:val="008823B5"/>
    <w:rsid w:val="0088332A"/>
    <w:rsid w:val="00883E87"/>
    <w:rsid w:val="0088407C"/>
    <w:rsid w:val="008873D4"/>
    <w:rsid w:val="00890615"/>
    <w:rsid w:val="00890803"/>
    <w:rsid w:val="0089198A"/>
    <w:rsid w:val="00892450"/>
    <w:rsid w:val="00892E08"/>
    <w:rsid w:val="00894C71"/>
    <w:rsid w:val="00895714"/>
    <w:rsid w:val="008A032D"/>
    <w:rsid w:val="008A070A"/>
    <w:rsid w:val="008A41F4"/>
    <w:rsid w:val="008A43CA"/>
    <w:rsid w:val="008A448E"/>
    <w:rsid w:val="008A7227"/>
    <w:rsid w:val="008B079D"/>
    <w:rsid w:val="008B1B8C"/>
    <w:rsid w:val="008B3F74"/>
    <w:rsid w:val="008B6924"/>
    <w:rsid w:val="008C02C0"/>
    <w:rsid w:val="008C1485"/>
    <w:rsid w:val="008C151A"/>
    <w:rsid w:val="008C1D35"/>
    <w:rsid w:val="008C2054"/>
    <w:rsid w:val="008C349E"/>
    <w:rsid w:val="008C438E"/>
    <w:rsid w:val="008C4CFE"/>
    <w:rsid w:val="008C65EE"/>
    <w:rsid w:val="008C6978"/>
    <w:rsid w:val="008D3D66"/>
    <w:rsid w:val="008D6C1B"/>
    <w:rsid w:val="008E5316"/>
    <w:rsid w:val="008E5DEC"/>
    <w:rsid w:val="008E62D1"/>
    <w:rsid w:val="008E6C5A"/>
    <w:rsid w:val="008E6D7A"/>
    <w:rsid w:val="008E75CC"/>
    <w:rsid w:val="008F0711"/>
    <w:rsid w:val="008F0A1A"/>
    <w:rsid w:val="008F0A3D"/>
    <w:rsid w:val="008F62B2"/>
    <w:rsid w:val="0090054F"/>
    <w:rsid w:val="009062D9"/>
    <w:rsid w:val="00911472"/>
    <w:rsid w:val="00912CA0"/>
    <w:rsid w:val="009171F4"/>
    <w:rsid w:val="00923CDE"/>
    <w:rsid w:val="00924ABE"/>
    <w:rsid w:val="00924B1D"/>
    <w:rsid w:val="00924BE3"/>
    <w:rsid w:val="00931518"/>
    <w:rsid w:val="009335CB"/>
    <w:rsid w:val="00933EDE"/>
    <w:rsid w:val="00933F1C"/>
    <w:rsid w:val="00934398"/>
    <w:rsid w:val="0093658D"/>
    <w:rsid w:val="0093724E"/>
    <w:rsid w:val="0094216F"/>
    <w:rsid w:val="009427B4"/>
    <w:rsid w:val="00950659"/>
    <w:rsid w:val="00951D2A"/>
    <w:rsid w:val="00952285"/>
    <w:rsid w:val="00952B36"/>
    <w:rsid w:val="009534EB"/>
    <w:rsid w:val="0095446C"/>
    <w:rsid w:val="00955667"/>
    <w:rsid w:val="00961D8F"/>
    <w:rsid w:val="009637EE"/>
    <w:rsid w:val="00964BB3"/>
    <w:rsid w:val="009667DD"/>
    <w:rsid w:val="00973117"/>
    <w:rsid w:val="009800FF"/>
    <w:rsid w:val="00980943"/>
    <w:rsid w:val="00980FA4"/>
    <w:rsid w:val="00982D1C"/>
    <w:rsid w:val="009830BA"/>
    <w:rsid w:val="009838F5"/>
    <w:rsid w:val="0098400D"/>
    <w:rsid w:val="00991E2F"/>
    <w:rsid w:val="009932D6"/>
    <w:rsid w:val="0099556A"/>
    <w:rsid w:val="0099670C"/>
    <w:rsid w:val="00996A62"/>
    <w:rsid w:val="009A2EBE"/>
    <w:rsid w:val="009A2F15"/>
    <w:rsid w:val="009A4D63"/>
    <w:rsid w:val="009A6016"/>
    <w:rsid w:val="009A6589"/>
    <w:rsid w:val="009A6E04"/>
    <w:rsid w:val="009B08AA"/>
    <w:rsid w:val="009B3D05"/>
    <w:rsid w:val="009B3E4F"/>
    <w:rsid w:val="009B5F21"/>
    <w:rsid w:val="009B7499"/>
    <w:rsid w:val="009C18F7"/>
    <w:rsid w:val="009C24B1"/>
    <w:rsid w:val="009C592B"/>
    <w:rsid w:val="009C6260"/>
    <w:rsid w:val="009C62B1"/>
    <w:rsid w:val="009C6DE6"/>
    <w:rsid w:val="009D0BBD"/>
    <w:rsid w:val="009D0DF1"/>
    <w:rsid w:val="009D6FD0"/>
    <w:rsid w:val="009E0E68"/>
    <w:rsid w:val="009F195B"/>
    <w:rsid w:val="009F236B"/>
    <w:rsid w:val="009F30DD"/>
    <w:rsid w:val="009F3730"/>
    <w:rsid w:val="009F57FF"/>
    <w:rsid w:val="009F6392"/>
    <w:rsid w:val="00A03DDF"/>
    <w:rsid w:val="00A04786"/>
    <w:rsid w:val="00A06A88"/>
    <w:rsid w:val="00A10499"/>
    <w:rsid w:val="00A10D9B"/>
    <w:rsid w:val="00A12282"/>
    <w:rsid w:val="00A13662"/>
    <w:rsid w:val="00A17F67"/>
    <w:rsid w:val="00A20841"/>
    <w:rsid w:val="00A2135B"/>
    <w:rsid w:val="00A23B73"/>
    <w:rsid w:val="00A25AB0"/>
    <w:rsid w:val="00A27273"/>
    <w:rsid w:val="00A3035D"/>
    <w:rsid w:val="00A30540"/>
    <w:rsid w:val="00A30EDD"/>
    <w:rsid w:val="00A3138C"/>
    <w:rsid w:val="00A31870"/>
    <w:rsid w:val="00A320F2"/>
    <w:rsid w:val="00A335C5"/>
    <w:rsid w:val="00A33665"/>
    <w:rsid w:val="00A33E68"/>
    <w:rsid w:val="00A34D1B"/>
    <w:rsid w:val="00A40205"/>
    <w:rsid w:val="00A425E8"/>
    <w:rsid w:val="00A42BC3"/>
    <w:rsid w:val="00A43873"/>
    <w:rsid w:val="00A44F11"/>
    <w:rsid w:val="00A450C1"/>
    <w:rsid w:val="00A45D3B"/>
    <w:rsid w:val="00A50E4B"/>
    <w:rsid w:val="00A53583"/>
    <w:rsid w:val="00A6054A"/>
    <w:rsid w:val="00A60F17"/>
    <w:rsid w:val="00A6126A"/>
    <w:rsid w:val="00A61C1E"/>
    <w:rsid w:val="00A623E4"/>
    <w:rsid w:val="00A631B8"/>
    <w:rsid w:val="00A67E55"/>
    <w:rsid w:val="00A71333"/>
    <w:rsid w:val="00A73126"/>
    <w:rsid w:val="00A74E62"/>
    <w:rsid w:val="00A77982"/>
    <w:rsid w:val="00A80C44"/>
    <w:rsid w:val="00A82F95"/>
    <w:rsid w:val="00A832BE"/>
    <w:rsid w:val="00A863B0"/>
    <w:rsid w:val="00A86980"/>
    <w:rsid w:val="00A86F2F"/>
    <w:rsid w:val="00A872A2"/>
    <w:rsid w:val="00A87463"/>
    <w:rsid w:val="00A95ADC"/>
    <w:rsid w:val="00A979D3"/>
    <w:rsid w:val="00AA0F54"/>
    <w:rsid w:val="00AA2AE0"/>
    <w:rsid w:val="00AA60D4"/>
    <w:rsid w:val="00AA792C"/>
    <w:rsid w:val="00AB2CFE"/>
    <w:rsid w:val="00AB2FC3"/>
    <w:rsid w:val="00AB3CD7"/>
    <w:rsid w:val="00AB5D66"/>
    <w:rsid w:val="00AB68C7"/>
    <w:rsid w:val="00AB6A8C"/>
    <w:rsid w:val="00AB78AF"/>
    <w:rsid w:val="00AC1566"/>
    <w:rsid w:val="00AC2054"/>
    <w:rsid w:val="00AC49AC"/>
    <w:rsid w:val="00AC4DE2"/>
    <w:rsid w:val="00AC6B69"/>
    <w:rsid w:val="00AD20A1"/>
    <w:rsid w:val="00AD37A3"/>
    <w:rsid w:val="00AD60A9"/>
    <w:rsid w:val="00AD7680"/>
    <w:rsid w:val="00AE1133"/>
    <w:rsid w:val="00AE1D06"/>
    <w:rsid w:val="00AE31BE"/>
    <w:rsid w:val="00AE484A"/>
    <w:rsid w:val="00AE7637"/>
    <w:rsid w:val="00AE7921"/>
    <w:rsid w:val="00AE7ABE"/>
    <w:rsid w:val="00AF13F1"/>
    <w:rsid w:val="00AF4370"/>
    <w:rsid w:val="00AF680F"/>
    <w:rsid w:val="00B01548"/>
    <w:rsid w:val="00B0303C"/>
    <w:rsid w:val="00B04637"/>
    <w:rsid w:val="00B0638D"/>
    <w:rsid w:val="00B0736C"/>
    <w:rsid w:val="00B078D1"/>
    <w:rsid w:val="00B10E47"/>
    <w:rsid w:val="00B10EB6"/>
    <w:rsid w:val="00B11F09"/>
    <w:rsid w:val="00B12765"/>
    <w:rsid w:val="00B12FCB"/>
    <w:rsid w:val="00B14593"/>
    <w:rsid w:val="00B15063"/>
    <w:rsid w:val="00B15F01"/>
    <w:rsid w:val="00B17835"/>
    <w:rsid w:val="00B22E6B"/>
    <w:rsid w:val="00B251F7"/>
    <w:rsid w:val="00B3179A"/>
    <w:rsid w:val="00B31F64"/>
    <w:rsid w:val="00B32ECD"/>
    <w:rsid w:val="00B342BA"/>
    <w:rsid w:val="00B36A83"/>
    <w:rsid w:val="00B41C5E"/>
    <w:rsid w:val="00B4367F"/>
    <w:rsid w:val="00B51BF8"/>
    <w:rsid w:val="00B54A0A"/>
    <w:rsid w:val="00B54C05"/>
    <w:rsid w:val="00B61D95"/>
    <w:rsid w:val="00B62F93"/>
    <w:rsid w:val="00B67A78"/>
    <w:rsid w:val="00B7006F"/>
    <w:rsid w:val="00B70FAB"/>
    <w:rsid w:val="00B74C65"/>
    <w:rsid w:val="00B7526F"/>
    <w:rsid w:val="00B7621A"/>
    <w:rsid w:val="00B766B7"/>
    <w:rsid w:val="00B80016"/>
    <w:rsid w:val="00B83673"/>
    <w:rsid w:val="00B86A6B"/>
    <w:rsid w:val="00B925C3"/>
    <w:rsid w:val="00B92E17"/>
    <w:rsid w:val="00BA26C3"/>
    <w:rsid w:val="00BA35EF"/>
    <w:rsid w:val="00BA3839"/>
    <w:rsid w:val="00BA62EC"/>
    <w:rsid w:val="00BB11DA"/>
    <w:rsid w:val="00BB2635"/>
    <w:rsid w:val="00BB4000"/>
    <w:rsid w:val="00BB74D7"/>
    <w:rsid w:val="00BE01A3"/>
    <w:rsid w:val="00BE0711"/>
    <w:rsid w:val="00BE1588"/>
    <w:rsid w:val="00BF0247"/>
    <w:rsid w:val="00BF09F3"/>
    <w:rsid w:val="00BF0C8E"/>
    <w:rsid w:val="00BF1C13"/>
    <w:rsid w:val="00BF1F63"/>
    <w:rsid w:val="00BF2650"/>
    <w:rsid w:val="00BF6624"/>
    <w:rsid w:val="00C00057"/>
    <w:rsid w:val="00C00932"/>
    <w:rsid w:val="00C01ED7"/>
    <w:rsid w:val="00C020EC"/>
    <w:rsid w:val="00C02500"/>
    <w:rsid w:val="00C03392"/>
    <w:rsid w:val="00C04A92"/>
    <w:rsid w:val="00C04E95"/>
    <w:rsid w:val="00C05711"/>
    <w:rsid w:val="00C060DB"/>
    <w:rsid w:val="00C073D9"/>
    <w:rsid w:val="00C10681"/>
    <w:rsid w:val="00C116C1"/>
    <w:rsid w:val="00C11A18"/>
    <w:rsid w:val="00C12DC4"/>
    <w:rsid w:val="00C13408"/>
    <w:rsid w:val="00C153C2"/>
    <w:rsid w:val="00C15C26"/>
    <w:rsid w:val="00C17573"/>
    <w:rsid w:val="00C23507"/>
    <w:rsid w:val="00C23C62"/>
    <w:rsid w:val="00C2421E"/>
    <w:rsid w:val="00C27B07"/>
    <w:rsid w:val="00C3125E"/>
    <w:rsid w:val="00C345A0"/>
    <w:rsid w:val="00C41C24"/>
    <w:rsid w:val="00C43A27"/>
    <w:rsid w:val="00C45299"/>
    <w:rsid w:val="00C474B5"/>
    <w:rsid w:val="00C478A7"/>
    <w:rsid w:val="00C4798E"/>
    <w:rsid w:val="00C50CAC"/>
    <w:rsid w:val="00C55B2F"/>
    <w:rsid w:val="00C576F2"/>
    <w:rsid w:val="00C5770A"/>
    <w:rsid w:val="00C57A93"/>
    <w:rsid w:val="00C63A01"/>
    <w:rsid w:val="00C64E9B"/>
    <w:rsid w:val="00C65376"/>
    <w:rsid w:val="00C65968"/>
    <w:rsid w:val="00C661B9"/>
    <w:rsid w:val="00C67E82"/>
    <w:rsid w:val="00C72F0F"/>
    <w:rsid w:val="00C75E7C"/>
    <w:rsid w:val="00C7770B"/>
    <w:rsid w:val="00C77C90"/>
    <w:rsid w:val="00C80C03"/>
    <w:rsid w:val="00C81F71"/>
    <w:rsid w:val="00C82AC8"/>
    <w:rsid w:val="00C85389"/>
    <w:rsid w:val="00C85865"/>
    <w:rsid w:val="00C87B0E"/>
    <w:rsid w:val="00C904A8"/>
    <w:rsid w:val="00C96E10"/>
    <w:rsid w:val="00CA0B75"/>
    <w:rsid w:val="00CA13EE"/>
    <w:rsid w:val="00CA6A3D"/>
    <w:rsid w:val="00CB28CC"/>
    <w:rsid w:val="00CB3E19"/>
    <w:rsid w:val="00CB534B"/>
    <w:rsid w:val="00CB65B6"/>
    <w:rsid w:val="00CC0504"/>
    <w:rsid w:val="00CC4727"/>
    <w:rsid w:val="00CC4C84"/>
    <w:rsid w:val="00CC5139"/>
    <w:rsid w:val="00CC6926"/>
    <w:rsid w:val="00CD1F8F"/>
    <w:rsid w:val="00CD455C"/>
    <w:rsid w:val="00CD4FF6"/>
    <w:rsid w:val="00CD5DF0"/>
    <w:rsid w:val="00CE013B"/>
    <w:rsid w:val="00CE29EF"/>
    <w:rsid w:val="00CE2AF0"/>
    <w:rsid w:val="00CF2AC0"/>
    <w:rsid w:val="00CF5039"/>
    <w:rsid w:val="00CF5A34"/>
    <w:rsid w:val="00D00AD8"/>
    <w:rsid w:val="00D00BF9"/>
    <w:rsid w:val="00D038A0"/>
    <w:rsid w:val="00D05F2F"/>
    <w:rsid w:val="00D069FA"/>
    <w:rsid w:val="00D109CE"/>
    <w:rsid w:val="00D148DE"/>
    <w:rsid w:val="00D20285"/>
    <w:rsid w:val="00D22C86"/>
    <w:rsid w:val="00D262D3"/>
    <w:rsid w:val="00D26BC9"/>
    <w:rsid w:val="00D3392E"/>
    <w:rsid w:val="00D403E1"/>
    <w:rsid w:val="00D44EC6"/>
    <w:rsid w:val="00D45A4D"/>
    <w:rsid w:val="00D567DA"/>
    <w:rsid w:val="00D5750E"/>
    <w:rsid w:val="00D610C2"/>
    <w:rsid w:val="00D62B59"/>
    <w:rsid w:val="00D6776E"/>
    <w:rsid w:val="00D73927"/>
    <w:rsid w:val="00D739F9"/>
    <w:rsid w:val="00D80B4A"/>
    <w:rsid w:val="00D82654"/>
    <w:rsid w:val="00D82E93"/>
    <w:rsid w:val="00D83408"/>
    <w:rsid w:val="00D83895"/>
    <w:rsid w:val="00D848C2"/>
    <w:rsid w:val="00D87BFE"/>
    <w:rsid w:val="00D91631"/>
    <w:rsid w:val="00D9339E"/>
    <w:rsid w:val="00D93DE9"/>
    <w:rsid w:val="00D95397"/>
    <w:rsid w:val="00D95F55"/>
    <w:rsid w:val="00D975C3"/>
    <w:rsid w:val="00DA0FD3"/>
    <w:rsid w:val="00DA1C21"/>
    <w:rsid w:val="00DA27CC"/>
    <w:rsid w:val="00DA2893"/>
    <w:rsid w:val="00DA2ADB"/>
    <w:rsid w:val="00DA657F"/>
    <w:rsid w:val="00DB0995"/>
    <w:rsid w:val="00DB181B"/>
    <w:rsid w:val="00DB2501"/>
    <w:rsid w:val="00DB3392"/>
    <w:rsid w:val="00DB3F80"/>
    <w:rsid w:val="00DB7501"/>
    <w:rsid w:val="00DB7A80"/>
    <w:rsid w:val="00DC319C"/>
    <w:rsid w:val="00DC35BF"/>
    <w:rsid w:val="00DC6BDC"/>
    <w:rsid w:val="00DC7D3D"/>
    <w:rsid w:val="00DD35C3"/>
    <w:rsid w:val="00DD58C5"/>
    <w:rsid w:val="00DD5B02"/>
    <w:rsid w:val="00DE47F9"/>
    <w:rsid w:val="00DE7D71"/>
    <w:rsid w:val="00DF083F"/>
    <w:rsid w:val="00DF3771"/>
    <w:rsid w:val="00E03072"/>
    <w:rsid w:val="00E03148"/>
    <w:rsid w:val="00E04023"/>
    <w:rsid w:val="00E04149"/>
    <w:rsid w:val="00E0684E"/>
    <w:rsid w:val="00E06F2A"/>
    <w:rsid w:val="00E1180D"/>
    <w:rsid w:val="00E11E03"/>
    <w:rsid w:val="00E145AD"/>
    <w:rsid w:val="00E14BDD"/>
    <w:rsid w:val="00E151CF"/>
    <w:rsid w:val="00E1573B"/>
    <w:rsid w:val="00E160A6"/>
    <w:rsid w:val="00E1642B"/>
    <w:rsid w:val="00E2273C"/>
    <w:rsid w:val="00E2396D"/>
    <w:rsid w:val="00E24BA2"/>
    <w:rsid w:val="00E3217B"/>
    <w:rsid w:val="00E32A49"/>
    <w:rsid w:val="00E336D3"/>
    <w:rsid w:val="00E34922"/>
    <w:rsid w:val="00E35119"/>
    <w:rsid w:val="00E37EAC"/>
    <w:rsid w:val="00E41DBF"/>
    <w:rsid w:val="00E42088"/>
    <w:rsid w:val="00E449B7"/>
    <w:rsid w:val="00E45057"/>
    <w:rsid w:val="00E45582"/>
    <w:rsid w:val="00E45718"/>
    <w:rsid w:val="00E5045F"/>
    <w:rsid w:val="00E507F0"/>
    <w:rsid w:val="00E5092A"/>
    <w:rsid w:val="00E50C79"/>
    <w:rsid w:val="00E527B1"/>
    <w:rsid w:val="00E52F01"/>
    <w:rsid w:val="00E53D0B"/>
    <w:rsid w:val="00E54067"/>
    <w:rsid w:val="00E543E8"/>
    <w:rsid w:val="00E54E0D"/>
    <w:rsid w:val="00E5591F"/>
    <w:rsid w:val="00E55C6A"/>
    <w:rsid w:val="00E5645E"/>
    <w:rsid w:val="00E5718E"/>
    <w:rsid w:val="00E575C1"/>
    <w:rsid w:val="00E601AF"/>
    <w:rsid w:val="00E605B7"/>
    <w:rsid w:val="00E606A5"/>
    <w:rsid w:val="00E60B18"/>
    <w:rsid w:val="00E60FC0"/>
    <w:rsid w:val="00E61B7B"/>
    <w:rsid w:val="00E61D2F"/>
    <w:rsid w:val="00E61F95"/>
    <w:rsid w:val="00E65111"/>
    <w:rsid w:val="00E652ED"/>
    <w:rsid w:val="00E6786F"/>
    <w:rsid w:val="00E724D7"/>
    <w:rsid w:val="00E7384A"/>
    <w:rsid w:val="00E74F45"/>
    <w:rsid w:val="00E758CD"/>
    <w:rsid w:val="00E76F76"/>
    <w:rsid w:val="00E82F3A"/>
    <w:rsid w:val="00E83B17"/>
    <w:rsid w:val="00E94D90"/>
    <w:rsid w:val="00E94ECB"/>
    <w:rsid w:val="00EA20D6"/>
    <w:rsid w:val="00EA5A2C"/>
    <w:rsid w:val="00EA5A93"/>
    <w:rsid w:val="00EA7538"/>
    <w:rsid w:val="00EB0709"/>
    <w:rsid w:val="00EB58C4"/>
    <w:rsid w:val="00EB5F7D"/>
    <w:rsid w:val="00EB7E79"/>
    <w:rsid w:val="00EC0C97"/>
    <w:rsid w:val="00EC27F7"/>
    <w:rsid w:val="00EC333B"/>
    <w:rsid w:val="00EC76B1"/>
    <w:rsid w:val="00EC7AC2"/>
    <w:rsid w:val="00ED074A"/>
    <w:rsid w:val="00ED1068"/>
    <w:rsid w:val="00ED1936"/>
    <w:rsid w:val="00EE341B"/>
    <w:rsid w:val="00EE5CE8"/>
    <w:rsid w:val="00EE6712"/>
    <w:rsid w:val="00EE72C6"/>
    <w:rsid w:val="00F002AC"/>
    <w:rsid w:val="00F025E8"/>
    <w:rsid w:val="00F026BB"/>
    <w:rsid w:val="00F10B1C"/>
    <w:rsid w:val="00F1137D"/>
    <w:rsid w:val="00F12687"/>
    <w:rsid w:val="00F12CA1"/>
    <w:rsid w:val="00F13DAB"/>
    <w:rsid w:val="00F158F1"/>
    <w:rsid w:val="00F16498"/>
    <w:rsid w:val="00F264F1"/>
    <w:rsid w:val="00F26ADE"/>
    <w:rsid w:val="00F26B2A"/>
    <w:rsid w:val="00F356F2"/>
    <w:rsid w:val="00F40D33"/>
    <w:rsid w:val="00F41B2A"/>
    <w:rsid w:val="00F44C12"/>
    <w:rsid w:val="00F4715D"/>
    <w:rsid w:val="00F51AF4"/>
    <w:rsid w:val="00F57D09"/>
    <w:rsid w:val="00F6158D"/>
    <w:rsid w:val="00F617BB"/>
    <w:rsid w:val="00F649B6"/>
    <w:rsid w:val="00F66D72"/>
    <w:rsid w:val="00F67462"/>
    <w:rsid w:val="00F722E6"/>
    <w:rsid w:val="00F72D60"/>
    <w:rsid w:val="00F75B21"/>
    <w:rsid w:val="00F761C5"/>
    <w:rsid w:val="00F80130"/>
    <w:rsid w:val="00F8179C"/>
    <w:rsid w:val="00F87EB6"/>
    <w:rsid w:val="00F92A1F"/>
    <w:rsid w:val="00F92AAD"/>
    <w:rsid w:val="00F94511"/>
    <w:rsid w:val="00F94859"/>
    <w:rsid w:val="00F96722"/>
    <w:rsid w:val="00F972FE"/>
    <w:rsid w:val="00FA0085"/>
    <w:rsid w:val="00FA0485"/>
    <w:rsid w:val="00FA1E5C"/>
    <w:rsid w:val="00FA26BD"/>
    <w:rsid w:val="00FA2FD9"/>
    <w:rsid w:val="00FA33F1"/>
    <w:rsid w:val="00FA40A9"/>
    <w:rsid w:val="00FB1535"/>
    <w:rsid w:val="00FB35B6"/>
    <w:rsid w:val="00FB4643"/>
    <w:rsid w:val="00FC1718"/>
    <w:rsid w:val="00FC3897"/>
    <w:rsid w:val="00FC52FE"/>
    <w:rsid w:val="00FC5F58"/>
    <w:rsid w:val="00FD5E76"/>
    <w:rsid w:val="00FE41D8"/>
    <w:rsid w:val="00FE4B6A"/>
    <w:rsid w:val="00FE7FFD"/>
    <w:rsid w:val="00FF1DCE"/>
    <w:rsid w:val="00FF2A7B"/>
    <w:rsid w:val="00FF3B92"/>
    <w:rsid w:val="00FF3FC3"/>
    <w:rsid w:val="00FF41B4"/>
    <w:rsid w:val="00FF43AE"/>
    <w:rsid w:val="00FF56B8"/>
    <w:rsid w:val="00FF66EC"/>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05A0F7"/>
  <w15:docId w15:val="{6C941F9B-FDEB-40FD-8CBA-1C6BB9CA3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ajorHAnsi" w:eastAsiaTheme="majorEastAsia" w:hAnsiTheme="majorHAnsi" w:cstheme="majorBidi"/>
        <w:sz w:val="22"/>
        <w:szCs w:val="22"/>
        <w:lang w:val="pt-PT"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60D4"/>
    <w:pPr>
      <w:spacing w:after="0"/>
      <w:jc w:val="both"/>
    </w:pPr>
    <w:rPr>
      <w:rFonts w:asciiTheme="minorHAnsi" w:hAnsiTheme="minorHAnsi"/>
      <w:sz w:val="24"/>
      <w:szCs w:val="24"/>
    </w:rPr>
  </w:style>
  <w:style w:type="paragraph" w:styleId="Heading1">
    <w:name w:val="heading 1"/>
    <w:basedOn w:val="Normal"/>
    <w:next w:val="Normal"/>
    <w:link w:val="Heading1Char"/>
    <w:uiPriority w:val="9"/>
    <w:qFormat/>
    <w:rsid w:val="00B54C05"/>
    <w:pPr>
      <w:spacing w:before="480"/>
      <w:contextualSpacing/>
      <w:outlineLvl w:val="0"/>
    </w:pPr>
    <w:rPr>
      <w:smallCaps/>
      <w:spacing w:val="5"/>
      <w:sz w:val="36"/>
      <w:szCs w:val="36"/>
    </w:rPr>
  </w:style>
  <w:style w:type="paragraph" w:styleId="Heading2">
    <w:name w:val="heading 2"/>
    <w:basedOn w:val="Normal"/>
    <w:next w:val="Normal"/>
    <w:link w:val="Heading2Char"/>
    <w:uiPriority w:val="9"/>
    <w:unhideWhenUsed/>
    <w:qFormat/>
    <w:rsid w:val="00B54C05"/>
    <w:pPr>
      <w:spacing w:before="200" w:line="271" w:lineRule="auto"/>
      <w:outlineLvl w:val="1"/>
    </w:pPr>
    <w:rPr>
      <w:smallCaps/>
      <w:sz w:val="28"/>
      <w:szCs w:val="28"/>
    </w:rPr>
  </w:style>
  <w:style w:type="paragraph" w:styleId="Heading3">
    <w:name w:val="heading 3"/>
    <w:basedOn w:val="Normal"/>
    <w:next w:val="Normal"/>
    <w:link w:val="Heading3Char"/>
    <w:uiPriority w:val="9"/>
    <w:unhideWhenUsed/>
    <w:qFormat/>
    <w:rsid w:val="00B54C05"/>
    <w:pPr>
      <w:spacing w:before="200" w:line="271" w:lineRule="auto"/>
      <w:outlineLvl w:val="2"/>
    </w:pPr>
    <w:rPr>
      <w:i/>
      <w:iCs/>
      <w:smallCaps/>
      <w:spacing w:val="5"/>
      <w:sz w:val="26"/>
      <w:szCs w:val="26"/>
    </w:rPr>
  </w:style>
  <w:style w:type="paragraph" w:styleId="Heading4">
    <w:name w:val="heading 4"/>
    <w:basedOn w:val="Normal"/>
    <w:next w:val="Normal"/>
    <w:link w:val="Heading4Char"/>
    <w:uiPriority w:val="9"/>
    <w:semiHidden/>
    <w:unhideWhenUsed/>
    <w:qFormat/>
    <w:rsid w:val="00B54C05"/>
    <w:pPr>
      <w:spacing w:line="271" w:lineRule="auto"/>
      <w:outlineLvl w:val="3"/>
    </w:pPr>
    <w:rPr>
      <w:b/>
      <w:bCs/>
      <w:spacing w:val="5"/>
    </w:rPr>
  </w:style>
  <w:style w:type="paragraph" w:styleId="Heading5">
    <w:name w:val="heading 5"/>
    <w:basedOn w:val="Normal"/>
    <w:next w:val="Normal"/>
    <w:link w:val="Heading5Char"/>
    <w:uiPriority w:val="9"/>
    <w:semiHidden/>
    <w:unhideWhenUsed/>
    <w:qFormat/>
    <w:rsid w:val="00B54C05"/>
    <w:pPr>
      <w:spacing w:line="271" w:lineRule="auto"/>
      <w:outlineLvl w:val="4"/>
    </w:pPr>
    <w:rPr>
      <w:i/>
      <w:iCs/>
    </w:rPr>
  </w:style>
  <w:style w:type="paragraph" w:styleId="Heading6">
    <w:name w:val="heading 6"/>
    <w:basedOn w:val="Normal"/>
    <w:next w:val="Normal"/>
    <w:link w:val="Heading6Char"/>
    <w:uiPriority w:val="9"/>
    <w:semiHidden/>
    <w:unhideWhenUsed/>
    <w:qFormat/>
    <w:rsid w:val="00B54C05"/>
    <w:pPr>
      <w:shd w:val="clear" w:color="auto" w:fill="FFFFFF" w:themeFill="background1"/>
      <w:spacing w:line="271" w:lineRule="auto"/>
      <w:outlineLvl w:val="5"/>
    </w:pPr>
    <w:rPr>
      <w:b/>
      <w:bCs/>
      <w:color w:val="595959" w:themeColor="text1" w:themeTint="A6"/>
      <w:spacing w:val="5"/>
    </w:rPr>
  </w:style>
  <w:style w:type="paragraph" w:styleId="Heading7">
    <w:name w:val="heading 7"/>
    <w:basedOn w:val="Normal"/>
    <w:next w:val="Normal"/>
    <w:link w:val="Heading7Char"/>
    <w:uiPriority w:val="9"/>
    <w:semiHidden/>
    <w:unhideWhenUsed/>
    <w:qFormat/>
    <w:rsid w:val="00B54C05"/>
    <w:pPr>
      <w:outlineLvl w:val="6"/>
    </w:pPr>
    <w:rPr>
      <w:b/>
      <w:bCs/>
      <w:i/>
      <w:iCs/>
      <w:color w:val="5A5A5A" w:themeColor="text1" w:themeTint="A5"/>
      <w:sz w:val="20"/>
      <w:szCs w:val="20"/>
    </w:rPr>
  </w:style>
  <w:style w:type="paragraph" w:styleId="Heading8">
    <w:name w:val="heading 8"/>
    <w:basedOn w:val="Normal"/>
    <w:next w:val="Normal"/>
    <w:link w:val="Heading8Char"/>
    <w:uiPriority w:val="9"/>
    <w:semiHidden/>
    <w:unhideWhenUsed/>
    <w:qFormat/>
    <w:rsid w:val="00B54C05"/>
    <w:pPr>
      <w:outlineLvl w:val="7"/>
    </w:pPr>
    <w:rPr>
      <w:b/>
      <w:bCs/>
      <w:color w:val="7F7F7F" w:themeColor="text1" w:themeTint="80"/>
      <w:sz w:val="20"/>
      <w:szCs w:val="20"/>
    </w:rPr>
  </w:style>
  <w:style w:type="paragraph" w:styleId="Heading9">
    <w:name w:val="heading 9"/>
    <w:basedOn w:val="Normal"/>
    <w:next w:val="Normal"/>
    <w:link w:val="Heading9Char"/>
    <w:uiPriority w:val="9"/>
    <w:semiHidden/>
    <w:unhideWhenUsed/>
    <w:qFormat/>
    <w:rsid w:val="00B54C05"/>
    <w:pPr>
      <w:spacing w:line="271" w:lineRule="auto"/>
      <w:outlineLvl w:val="8"/>
    </w:pPr>
    <w:rPr>
      <w:b/>
      <w:bCs/>
      <w:i/>
      <w:iCs/>
      <w:color w:val="7F7F7F" w:themeColor="text1" w:themeTint="8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EC0C97"/>
    <w:pPr>
      <w:spacing w:before="100" w:beforeAutospacing="1" w:after="100" w:afterAutospacing="1" w:line="240" w:lineRule="auto"/>
    </w:pPr>
    <w:rPr>
      <w:rFonts w:ascii="Times New Roman" w:eastAsia="Times New Roman" w:hAnsi="Times New Roman" w:cs="Times New Roman"/>
      <w:lang w:eastAsia="pt-PT"/>
    </w:rPr>
  </w:style>
  <w:style w:type="paragraph" w:styleId="ListParagraph">
    <w:name w:val="List Paragraph"/>
    <w:basedOn w:val="Normal"/>
    <w:uiPriority w:val="34"/>
    <w:qFormat/>
    <w:rsid w:val="00B54C05"/>
    <w:pPr>
      <w:ind w:left="720"/>
      <w:contextualSpacing/>
    </w:pPr>
  </w:style>
  <w:style w:type="paragraph" w:styleId="BalloonText">
    <w:name w:val="Balloon Text"/>
    <w:basedOn w:val="Normal"/>
    <w:link w:val="BalloonTextChar"/>
    <w:uiPriority w:val="99"/>
    <w:semiHidden/>
    <w:unhideWhenUsed/>
    <w:rsid w:val="004F007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007F"/>
    <w:rPr>
      <w:rFonts w:ascii="Tahoma" w:hAnsi="Tahoma" w:cs="Tahoma"/>
      <w:sz w:val="16"/>
      <w:szCs w:val="16"/>
    </w:rPr>
  </w:style>
  <w:style w:type="table" w:styleId="TableGrid">
    <w:name w:val="Table Grid"/>
    <w:basedOn w:val="TableNormal"/>
    <w:uiPriority w:val="59"/>
    <w:rsid w:val="00983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ombreadoClaro-Cor11">
    <w:name w:val="Sombreado Claro - Cor 11"/>
    <w:basedOn w:val="TableNormal"/>
    <w:uiPriority w:val="60"/>
    <w:rsid w:val="009830BA"/>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a21">
    <w:name w:val="a21"/>
    <w:basedOn w:val="DefaultParagraphFont"/>
    <w:rsid w:val="006E47EA"/>
    <w:rPr>
      <w:rFonts w:ascii="Arial" w:hAnsi="Arial" w:cs="Arial" w:hint="default"/>
      <w:strike w:val="0"/>
      <w:dstrike w:val="0"/>
      <w:sz w:val="20"/>
      <w:szCs w:val="20"/>
      <w:u w:val="none"/>
      <w:effect w:val="none"/>
    </w:rPr>
  </w:style>
  <w:style w:type="paragraph" w:styleId="Subtitle">
    <w:name w:val="Subtitle"/>
    <w:basedOn w:val="Normal"/>
    <w:next w:val="Normal"/>
    <w:link w:val="SubtitleChar"/>
    <w:uiPriority w:val="11"/>
    <w:qFormat/>
    <w:rsid w:val="00B54C05"/>
    <w:rPr>
      <w:i/>
      <w:iCs/>
      <w:smallCaps/>
      <w:spacing w:val="10"/>
      <w:sz w:val="28"/>
      <w:szCs w:val="28"/>
    </w:rPr>
  </w:style>
  <w:style w:type="character" w:customStyle="1" w:styleId="SubtitleChar">
    <w:name w:val="Subtitle Char"/>
    <w:basedOn w:val="DefaultParagraphFont"/>
    <w:link w:val="Subtitle"/>
    <w:uiPriority w:val="11"/>
    <w:rsid w:val="00B54C05"/>
    <w:rPr>
      <w:i/>
      <w:iCs/>
      <w:smallCaps/>
      <w:spacing w:val="10"/>
      <w:sz w:val="28"/>
      <w:szCs w:val="28"/>
    </w:rPr>
  </w:style>
  <w:style w:type="character" w:customStyle="1" w:styleId="Heading1Char">
    <w:name w:val="Heading 1 Char"/>
    <w:basedOn w:val="DefaultParagraphFont"/>
    <w:link w:val="Heading1"/>
    <w:uiPriority w:val="9"/>
    <w:rsid w:val="00B54C05"/>
    <w:rPr>
      <w:smallCaps/>
      <w:spacing w:val="5"/>
      <w:sz w:val="36"/>
      <w:szCs w:val="36"/>
    </w:rPr>
  </w:style>
  <w:style w:type="paragraph" w:styleId="TOCHeading">
    <w:name w:val="TOC Heading"/>
    <w:basedOn w:val="Heading1"/>
    <w:next w:val="Normal"/>
    <w:uiPriority w:val="39"/>
    <w:unhideWhenUsed/>
    <w:qFormat/>
    <w:rsid w:val="00B54C05"/>
    <w:pPr>
      <w:outlineLvl w:val="9"/>
    </w:pPr>
    <w:rPr>
      <w:lang w:bidi="en-US"/>
    </w:rPr>
  </w:style>
  <w:style w:type="paragraph" w:styleId="TOC1">
    <w:name w:val="toc 1"/>
    <w:basedOn w:val="Normal"/>
    <w:next w:val="Normal"/>
    <w:autoRedefine/>
    <w:uiPriority w:val="39"/>
    <w:unhideWhenUsed/>
    <w:rsid w:val="0043609F"/>
    <w:pPr>
      <w:spacing w:after="100"/>
    </w:pPr>
  </w:style>
  <w:style w:type="character" w:styleId="Hyperlink">
    <w:name w:val="Hyperlink"/>
    <w:basedOn w:val="DefaultParagraphFont"/>
    <w:uiPriority w:val="99"/>
    <w:unhideWhenUsed/>
    <w:rsid w:val="0043609F"/>
    <w:rPr>
      <w:color w:val="0000FF" w:themeColor="hyperlink"/>
      <w:u w:val="single"/>
    </w:rPr>
  </w:style>
  <w:style w:type="paragraph" w:styleId="Revision">
    <w:name w:val="Revision"/>
    <w:hidden/>
    <w:uiPriority w:val="99"/>
    <w:semiHidden/>
    <w:rsid w:val="00B54C05"/>
    <w:pPr>
      <w:spacing w:after="0" w:line="240" w:lineRule="auto"/>
    </w:pPr>
  </w:style>
  <w:style w:type="character" w:styleId="CommentReference">
    <w:name w:val="annotation reference"/>
    <w:basedOn w:val="DefaultParagraphFont"/>
    <w:uiPriority w:val="99"/>
    <w:semiHidden/>
    <w:unhideWhenUsed/>
    <w:rsid w:val="00B54C05"/>
    <w:rPr>
      <w:sz w:val="16"/>
      <w:szCs w:val="16"/>
    </w:rPr>
  </w:style>
  <w:style w:type="paragraph" w:styleId="CommentText">
    <w:name w:val="annotation text"/>
    <w:basedOn w:val="Normal"/>
    <w:link w:val="CommentTextChar"/>
    <w:uiPriority w:val="99"/>
    <w:semiHidden/>
    <w:unhideWhenUsed/>
    <w:rsid w:val="00B54C05"/>
    <w:pPr>
      <w:spacing w:line="240" w:lineRule="auto"/>
    </w:pPr>
    <w:rPr>
      <w:sz w:val="20"/>
      <w:szCs w:val="20"/>
    </w:rPr>
  </w:style>
  <w:style w:type="character" w:customStyle="1" w:styleId="CommentTextChar">
    <w:name w:val="Comment Text Char"/>
    <w:basedOn w:val="DefaultParagraphFont"/>
    <w:link w:val="CommentText"/>
    <w:uiPriority w:val="99"/>
    <w:semiHidden/>
    <w:rsid w:val="00B54C05"/>
    <w:rPr>
      <w:sz w:val="20"/>
      <w:szCs w:val="20"/>
    </w:rPr>
  </w:style>
  <w:style w:type="paragraph" w:styleId="CommentSubject">
    <w:name w:val="annotation subject"/>
    <w:basedOn w:val="CommentText"/>
    <w:next w:val="CommentText"/>
    <w:link w:val="CommentSubjectChar"/>
    <w:uiPriority w:val="99"/>
    <w:semiHidden/>
    <w:unhideWhenUsed/>
    <w:rsid w:val="00B54C05"/>
    <w:rPr>
      <w:b/>
      <w:bCs/>
    </w:rPr>
  </w:style>
  <w:style w:type="character" w:customStyle="1" w:styleId="CommentSubjectChar">
    <w:name w:val="Comment Subject Char"/>
    <w:basedOn w:val="CommentTextChar"/>
    <w:link w:val="CommentSubject"/>
    <w:uiPriority w:val="99"/>
    <w:semiHidden/>
    <w:rsid w:val="00B54C05"/>
    <w:rPr>
      <w:b/>
      <w:bCs/>
      <w:sz w:val="20"/>
      <w:szCs w:val="20"/>
    </w:rPr>
  </w:style>
  <w:style w:type="character" w:customStyle="1" w:styleId="Heading2Char">
    <w:name w:val="Heading 2 Char"/>
    <w:basedOn w:val="DefaultParagraphFont"/>
    <w:link w:val="Heading2"/>
    <w:uiPriority w:val="9"/>
    <w:rsid w:val="00B54C05"/>
    <w:rPr>
      <w:smallCaps/>
      <w:sz w:val="28"/>
      <w:szCs w:val="28"/>
    </w:rPr>
  </w:style>
  <w:style w:type="character" w:customStyle="1" w:styleId="Heading3Char">
    <w:name w:val="Heading 3 Char"/>
    <w:basedOn w:val="DefaultParagraphFont"/>
    <w:link w:val="Heading3"/>
    <w:uiPriority w:val="9"/>
    <w:rsid w:val="00B54C05"/>
    <w:rPr>
      <w:i/>
      <w:iCs/>
      <w:smallCaps/>
      <w:spacing w:val="5"/>
      <w:sz w:val="26"/>
      <w:szCs w:val="26"/>
    </w:rPr>
  </w:style>
  <w:style w:type="character" w:customStyle="1" w:styleId="Heading4Char">
    <w:name w:val="Heading 4 Char"/>
    <w:basedOn w:val="DefaultParagraphFont"/>
    <w:link w:val="Heading4"/>
    <w:uiPriority w:val="9"/>
    <w:semiHidden/>
    <w:rsid w:val="00B54C05"/>
    <w:rPr>
      <w:b/>
      <w:bCs/>
      <w:spacing w:val="5"/>
      <w:sz w:val="24"/>
      <w:szCs w:val="24"/>
    </w:rPr>
  </w:style>
  <w:style w:type="character" w:customStyle="1" w:styleId="Heading5Char">
    <w:name w:val="Heading 5 Char"/>
    <w:basedOn w:val="DefaultParagraphFont"/>
    <w:link w:val="Heading5"/>
    <w:uiPriority w:val="9"/>
    <w:semiHidden/>
    <w:rsid w:val="00B54C05"/>
    <w:rPr>
      <w:i/>
      <w:iCs/>
      <w:sz w:val="24"/>
      <w:szCs w:val="24"/>
    </w:rPr>
  </w:style>
  <w:style w:type="character" w:customStyle="1" w:styleId="Heading6Char">
    <w:name w:val="Heading 6 Char"/>
    <w:basedOn w:val="DefaultParagraphFont"/>
    <w:link w:val="Heading6"/>
    <w:uiPriority w:val="9"/>
    <w:semiHidden/>
    <w:rsid w:val="00B54C05"/>
    <w:rPr>
      <w:b/>
      <w:bCs/>
      <w:color w:val="595959" w:themeColor="text1" w:themeTint="A6"/>
      <w:spacing w:val="5"/>
      <w:shd w:val="clear" w:color="auto" w:fill="FFFFFF" w:themeFill="background1"/>
    </w:rPr>
  </w:style>
  <w:style w:type="character" w:customStyle="1" w:styleId="Heading7Char">
    <w:name w:val="Heading 7 Char"/>
    <w:basedOn w:val="DefaultParagraphFont"/>
    <w:link w:val="Heading7"/>
    <w:uiPriority w:val="9"/>
    <w:semiHidden/>
    <w:rsid w:val="00B54C05"/>
    <w:rPr>
      <w:b/>
      <w:bCs/>
      <w:i/>
      <w:iCs/>
      <w:color w:val="5A5A5A" w:themeColor="text1" w:themeTint="A5"/>
      <w:sz w:val="20"/>
      <w:szCs w:val="20"/>
    </w:rPr>
  </w:style>
  <w:style w:type="character" w:customStyle="1" w:styleId="Heading8Char">
    <w:name w:val="Heading 8 Char"/>
    <w:basedOn w:val="DefaultParagraphFont"/>
    <w:link w:val="Heading8"/>
    <w:uiPriority w:val="9"/>
    <w:semiHidden/>
    <w:rsid w:val="00B54C05"/>
    <w:rPr>
      <w:b/>
      <w:bCs/>
      <w:color w:val="7F7F7F" w:themeColor="text1" w:themeTint="80"/>
      <w:sz w:val="20"/>
      <w:szCs w:val="20"/>
    </w:rPr>
  </w:style>
  <w:style w:type="character" w:customStyle="1" w:styleId="Heading9Char">
    <w:name w:val="Heading 9 Char"/>
    <w:basedOn w:val="DefaultParagraphFont"/>
    <w:link w:val="Heading9"/>
    <w:uiPriority w:val="9"/>
    <w:semiHidden/>
    <w:rsid w:val="00B54C05"/>
    <w:rPr>
      <w:b/>
      <w:bCs/>
      <w:i/>
      <w:iCs/>
      <w:color w:val="7F7F7F" w:themeColor="text1" w:themeTint="80"/>
      <w:sz w:val="18"/>
      <w:szCs w:val="18"/>
    </w:rPr>
  </w:style>
  <w:style w:type="paragraph" w:styleId="Title">
    <w:name w:val="Title"/>
    <w:basedOn w:val="Normal"/>
    <w:next w:val="Normal"/>
    <w:link w:val="TitleChar"/>
    <w:uiPriority w:val="10"/>
    <w:qFormat/>
    <w:rsid w:val="00B54C05"/>
    <w:pPr>
      <w:spacing w:after="300" w:line="240" w:lineRule="auto"/>
      <w:contextualSpacing/>
    </w:pPr>
    <w:rPr>
      <w:smallCaps/>
      <w:sz w:val="52"/>
      <w:szCs w:val="52"/>
    </w:rPr>
  </w:style>
  <w:style w:type="character" w:customStyle="1" w:styleId="TitleChar">
    <w:name w:val="Title Char"/>
    <w:basedOn w:val="DefaultParagraphFont"/>
    <w:link w:val="Title"/>
    <w:uiPriority w:val="10"/>
    <w:rsid w:val="00B54C05"/>
    <w:rPr>
      <w:smallCaps/>
      <w:sz w:val="52"/>
      <w:szCs w:val="52"/>
    </w:rPr>
  </w:style>
  <w:style w:type="character" w:styleId="Strong">
    <w:name w:val="Strong"/>
    <w:uiPriority w:val="22"/>
    <w:qFormat/>
    <w:rsid w:val="00B54C05"/>
    <w:rPr>
      <w:b/>
      <w:bCs/>
    </w:rPr>
  </w:style>
  <w:style w:type="character" w:styleId="Emphasis">
    <w:name w:val="Emphasis"/>
    <w:uiPriority w:val="20"/>
    <w:qFormat/>
    <w:rsid w:val="00B54C05"/>
    <w:rPr>
      <w:b/>
      <w:bCs/>
      <w:i/>
      <w:iCs/>
      <w:spacing w:val="10"/>
    </w:rPr>
  </w:style>
  <w:style w:type="paragraph" w:styleId="NoSpacing">
    <w:name w:val="No Spacing"/>
    <w:basedOn w:val="Normal"/>
    <w:uiPriority w:val="1"/>
    <w:qFormat/>
    <w:rsid w:val="00B54C05"/>
    <w:pPr>
      <w:spacing w:line="240" w:lineRule="auto"/>
    </w:pPr>
  </w:style>
  <w:style w:type="paragraph" w:styleId="Quote">
    <w:name w:val="Quote"/>
    <w:basedOn w:val="Normal"/>
    <w:next w:val="Normal"/>
    <w:link w:val="QuoteChar"/>
    <w:uiPriority w:val="29"/>
    <w:qFormat/>
    <w:rsid w:val="00B54C05"/>
    <w:rPr>
      <w:i/>
      <w:iCs/>
    </w:rPr>
  </w:style>
  <w:style w:type="character" w:customStyle="1" w:styleId="QuoteChar">
    <w:name w:val="Quote Char"/>
    <w:basedOn w:val="DefaultParagraphFont"/>
    <w:link w:val="Quote"/>
    <w:uiPriority w:val="29"/>
    <w:rsid w:val="00B54C05"/>
    <w:rPr>
      <w:i/>
      <w:iCs/>
    </w:rPr>
  </w:style>
  <w:style w:type="paragraph" w:styleId="IntenseQuote">
    <w:name w:val="Intense Quote"/>
    <w:basedOn w:val="Normal"/>
    <w:next w:val="Normal"/>
    <w:link w:val="IntenseQuoteChar"/>
    <w:uiPriority w:val="30"/>
    <w:qFormat/>
    <w:rsid w:val="00B54C05"/>
    <w:pPr>
      <w:pBdr>
        <w:top w:val="single" w:sz="4" w:space="10" w:color="auto"/>
        <w:bottom w:val="single" w:sz="4" w:space="10" w:color="auto"/>
      </w:pBdr>
      <w:spacing w:before="240" w:after="240" w:line="300" w:lineRule="auto"/>
      <w:ind w:left="1152" w:right="1152"/>
    </w:pPr>
    <w:rPr>
      <w:i/>
      <w:iCs/>
    </w:rPr>
  </w:style>
  <w:style w:type="character" w:customStyle="1" w:styleId="IntenseQuoteChar">
    <w:name w:val="Intense Quote Char"/>
    <w:basedOn w:val="DefaultParagraphFont"/>
    <w:link w:val="IntenseQuote"/>
    <w:uiPriority w:val="30"/>
    <w:rsid w:val="00B54C05"/>
    <w:rPr>
      <w:i/>
      <w:iCs/>
    </w:rPr>
  </w:style>
  <w:style w:type="character" w:styleId="SubtleEmphasis">
    <w:name w:val="Subtle Emphasis"/>
    <w:uiPriority w:val="19"/>
    <w:qFormat/>
    <w:rsid w:val="00B54C05"/>
    <w:rPr>
      <w:i/>
      <w:iCs/>
    </w:rPr>
  </w:style>
  <w:style w:type="character" w:styleId="IntenseEmphasis">
    <w:name w:val="Intense Emphasis"/>
    <w:uiPriority w:val="21"/>
    <w:qFormat/>
    <w:rsid w:val="00B54C05"/>
    <w:rPr>
      <w:b/>
      <w:bCs/>
      <w:i/>
      <w:iCs/>
    </w:rPr>
  </w:style>
  <w:style w:type="character" w:styleId="SubtleReference">
    <w:name w:val="Subtle Reference"/>
    <w:basedOn w:val="DefaultParagraphFont"/>
    <w:uiPriority w:val="31"/>
    <w:qFormat/>
    <w:rsid w:val="00B54C05"/>
    <w:rPr>
      <w:smallCaps/>
    </w:rPr>
  </w:style>
  <w:style w:type="character" w:styleId="IntenseReference">
    <w:name w:val="Intense Reference"/>
    <w:uiPriority w:val="32"/>
    <w:qFormat/>
    <w:rsid w:val="00B54C05"/>
    <w:rPr>
      <w:b/>
      <w:bCs/>
      <w:smallCaps/>
    </w:rPr>
  </w:style>
  <w:style w:type="character" w:styleId="BookTitle">
    <w:name w:val="Book Title"/>
    <w:basedOn w:val="DefaultParagraphFont"/>
    <w:uiPriority w:val="33"/>
    <w:qFormat/>
    <w:rsid w:val="00B54C05"/>
    <w:rPr>
      <w:i/>
      <w:iCs/>
      <w:smallCaps/>
      <w:spacing w:val="5"/>
    </w:rPr>
  </w:style>
  <w:style w:type="paragraph" w:styleId="Header">
    <w:name w:val="header"/>
    <w:basedOn w:val="Normal"/>
    <w:link w:val="HeaderChar"/>
    <w:uiPriority w:val="99"/>
    <w:unhideWhenUsed/>
    <w:rsid w:val="00B0736C"/>
    <w:pPr>
      <w:tabs>
        <w:tab w:val="center" w:pos="4252"/>
        <w:tab w:val="right" w:pos="8504"/>
      </w:tabs>
      <w:spacing w:line="240" w:lineRule="auto"/>
    </w:pPr>
  </w:style>
  <w:style w:type="character" w:customStyle="1" w:styleId="HeaderChar">
    <w:name w:val="Header Char"/>
    <w:basedOn w:val="DefaultParagraphFont"/>
    <w:link w:val="Header"/>
    <w:uiPriority w:val="99"/>
    <w:rsid w:val="00B0736C"/>
  </w:style>
  <w:style w:type="paragraph" w:styleId="Footer">
    <w:name w:val="footer"/>
    <w:basedOn w:val="Normal"/>
    <w:link w:val="FooterChar"/>
    <w:uiPriority w:val="99"/>
    <w:unhideWhenUsed/>
    <w:rsid w:val="00B0736C"/>
    <w:pPr>
      <w:tabs>
        <w:tab w:val="center" w:pos="4252"/>
        <w:tab w:val="right" w:pos="8504"/>
      </w:tabs>
      <w:spacing w:line="240" w:lineRule="auto"/>
    </w:pPr>
  </w:style>
  <w:style w:type="character" w:customStyle="1" w:styleId="FooterChar">
    <w:name w:val="Footer Char"/>
    <w:basedOn w:val="DefaultParagraphFont"/>
    <w:link w:val="Footer"/>
    <w:uiPriority w:val="99"/>
    <w:rsid w:val="00B0736C"/>
  </w:style>
  <w:style w:type="paragraph" w:styleId="TOC2">
    <w:name w:val="toc 2"/>
    <w:basedOn w:val="Normal"/>
    <w:next w:val="Normal"/>
    <w:autoRedefine/>
    <w:uiPriority w:val="39"/>
    <w:unhideWhenUsed/>
    <w:rsid w:val="00334F17"/>
    <w:pPr>
      <w:spacing w:after="100"/>
      <w:ind w:left="220"/>
    </w:pPr>
  </w:style>
  <w:style w:type="paragraph" w:customStyle="1" w:styleId="references">
    <w:name w:val="references"/>
    <w:rsid w:val="0060342C"/>
    <w:pPr>
      <w:numPr>
        <w:numId w:val="12"/>
      </w:numPr>
      <w:spacing w:after="50" w:line="180" w:lineRule="exact"/>
      <w:jc w:val="both"/>
    </w:pPr>
    <w:rPr>
      <w:rFonts w:ascii="Times New Roman" w:eastAsia="MS Mincho" w:hAnsi="Times New Roman" w:cs="Times New Roman"/>
      <w:noProof/>
      <w:sz w:val="16"/>
      <w:szCs w:val="16"/>
      <w:lang w:val="en-US"/>
    </w:rPr>
  </w:style>
  <w:style w:type="paragraph" w:customStyle="1" w:styleId="Default">
    <w:name w:val="Default"/>
    <w:rsid w:val="009637E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style-span">
    <w:name w:val="apple-style-span"/>
    <w:basedOn w:val="DefaultParagraphFont"/>
    <w:rsid w:val="00CC5139"/>
  </w:style>
  <w:style w:type="paragraph" w:styleId="TOC3">
    <w:name w:val="toc 3"/>
    <w:basedOn w:val="Normal"/>
    <w:next w:val="Normal"/>
    <w:autoRedefine/>
    <w:uiPriority w:val="39"/>
    <w:unhideWhenUsed/>
    <w:rsid w:val="00F94511"/>
    <w:pPr>
      <w:spacing w:after="100"/>
      <w:ind w:left="440"/>
    </w:pPr>
  </w:style>
  <w:style w:type="paragraph" w:styleId="EndnoteText">
    <w:name w:val="endnote text"/>
    <w:basedOn w:val="Normal"/>
    <w:link w:val="EndnoteTextChar"/>
    <w:uiPriority w:val="99"/>
    <w:semiHidden/>
    <w:unhideWhenUsed/>
    <w:rsid w:val="00500B49"/>
    <w:pPr>
      <w:spacing w:line="240" w:lineRule="auto"/>
    </w:pPr>
    <w:rPr>
      <w:sz w:val="20"/>
      <w:szCs w:val="20"/>
    </w:rPr>
  </w:style>
  <w:style w:type="character" w:customStyle="1" w:styleId="EndnoteTextChar">
    <w:name w:val="Endnote Text Char"/>
    <w:basedOn w:val="DefaultParagraphFont"/>
    <w:link w:val="EndnoteText"/>
    <w:uiPriority w:val="99"/>
    <w:semiHidden/>
    <w:rsid w:val="00500B49"/>
    <w:rPr>
      <w:sz w:val="20"/>
      <w:szCs w:val="20"/>
    </w:rPr>
  </w:style>
  <w:style w:type="character" w:styleId="EndnoteReference">
    <w:name w:val="endnote reference"/>
    <w:basedOn w:val="DefaultParagraphFont"/>
    <w:uiPriority w:val="99"/>
    <w:semiHidden/>
    <w:unhideWhenUsed/>
    <w:rsid w:val="00500B49"/>
    <w:rPr>
      <w:vertAlign w:val="superscript"/>
    </w:rPr>
  </w:style>
  <w:style w:type="paragraph" w:styleId="FootnoteText">
    <w:name w:val="footnote text"/>
    <w:basedOn w:val="Normal"/>
    <w:link w:val="FootnoteTextChar"/>
    <w:uiPriority w:val="99"/>
    <w:semiHidden/>
    <w:unhideWhenUsed/>
    <w:rsid w:val="0081361A"/>
    <w:pPr>
      <w:spacing w:line="240" w:lineRule="auto"/>
    </w:pPr>
    <w:rPr>
      <w:sz w:val="20"/>
      <w:szCs w:val="20"/>
    </w:rPr>
  </w:style>
  <w:style w:type="character" w:customStyle="1" w:styleId="FootnoteTextChar">
    <w:name w:val="Footnote Text Char"/>
    <w:basedOn w:val="DefaultParagraphFont"/>
    <w:link w:val="FootnoteText"/>
    <w:uiPriority w:val="99"/>
    <w:semiHidden/>
    <w:rsid w:val="0081361A"/>
    <w:rPr>
      <w:sz w:val="20"/>
      <w:szCs w:val="20"/>
    </w:rPr>
  </w:style>
  <w:style w:type="character" w:styleId="FootnoteReference">
    <w:name w:val="footnote reference"/>
    <w:basedOn w:val="DefaultParagraphFont"/>
    <w:uiPriority w:val="99"/>
    <w:semiHidden/>
    <w:unhideWhenUsed/>
    <w:rsid w:val="0081361A"/>
    <w:rPr>
      <w:vertAlign w:val="superscript"/>
    </w:rPr>
  </w:style>
  <w:style w:type="table" w:styleId="MediumShading1-Accent5">
    <w:name w:val="Medium Shading 1 Accent 5"/>
    <w:basedOn w:val="TableNormal"/>
    <w:uiPriority w:val="63"/>
    <w:rsid w:val="009B08AA"/>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customStyle="1" w:styleId="SombreadoMdio1-Cor11">
    <w:name w:val="Sombreado Médio 1 - Cor 11"/>
    <w:basedOn w:val="TableNormal"/>
    <w:uiPriority w:val="63"/>
    <w:rsid w:val="009B08AA"/>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Shading-Accent5">
    <w:name w:val="Light Shading Accent 5"/>
    <w:basedOn w:val="TableNormal"/>
    <w:uiPriority w:val="60"/>
    <w:rsid w:val="00E5591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character" w:customStyle="1" w:styleId="product">
    <w:name w:val="product"/>
    <w:basedOn w:val="DefaultParagraphFont"/>
    <w:rsid w:val="00E5591F"/>
  </w:style>
  <w:style w:type="paragraph" w:customStyle="1" w:styleId="imagens">
    <w:name w:val="imagens"/>
    <w:basedOn w:val="Normal"/>
    <w:link w:val="imagensCarcter"/>
    <w:qFormat/>
    <w:rsid w:val="0090054F"/>
    <w:pPr>
      <w:jc w:val="center"/>
    </w:pPr>
    <w:rPr>
      <w:sz w:val="18"/>
    </w:rPr>
  </w:style>
  <w:style w:type="paragraph" w:styleId="Caption">
    <w:name w:val="caption"/>
    <w:basedOn w:val="Normal"/>
    <w:next w:val="Normal"/>
    <w:uiPriority w:val="35"/>
    <w:unhideWhenUsed/>
    <w:rsid w:val="0090054F"/>
    <w:pPr>
      <w:spacing w:line="240" w:lineRule="auto"/>
    </w:pPr>
    <w:rPr>
      <w:b/>
      <w:bCs/>
      <w:color w:val="4F81BD" w:themeColor="accent1"/>
      <w:sz w:val="18"/>
      <w:szCs w:val="18"/>
    </w:rPr>
  </w:style>
  <w:style w:type="character" w:customStyle="1" w:styleId="imagensCarcter">
    <w:name w:val="imagens Carácter"/>
    <w:basedOn w:val="DefaultParagraphFont"/>
    <w:link w:val="imagens"/>
    <w:rsid w:val="0090054F"/>
    <w:rPr>
      <w:sz w:val="18"/>
    </w:rPr>
  </w:style>
  <w:style w:type="paragraph" w:styleId="TableofFigures">
    <w:name w:val="table of figures"/>
    <w:basedOn w:val="Normal"/>
    <w:next w:val="Normal"/>
    <w:uiPriority w:val="99"/>
    <w:unhideWhenUsed/>
    <w:rsid w:val="005C6794"/>
    <w:pPr>
      <w:ind w:left="440" w:hanging="440"/>
    </w:pPr>
    <w:rPr>
      <w:rFonts w:cstheme="minorHAnsi"/>
      <w:caps/>
      <w:sz w:val="20"/>
      <w:szCs w:val="20"/>
    </w:rPr>
  </w:style>
  <w:style w:type="paragraph" w:customStyle="1" w:styleId="esconde">
    <w:name w:val="esconde"/>
    <w:basedOn w:val="imagens"/>
    <w:link w:val="escondeCarcter"/>
    <w:qFormat/>
    <w:rsid w:val="005C6794"/>
    <w:rPr>
      <w:color w:val="FFFFFF" w:themeColor="background1"/>
      <w:shd w:val="clear" w:color="auto" w:fill="FFFFFF" w:themeFill="background1"/>
    </w:rPr>
  </w:style>
  <w:style w:type="character" w:customStyle="1" w:styleId="escondeCarcter">
    <w:name w:val="esconde Carácter"/>
    <w:basedOn w:val="imagensCarcter"/>
    <w:link w:val="esconde"/>
    <w:rsid w:val="005C6794"/>
    <w:rPr>
      <w:color w:val="FFFFFF" w:themeColor="background1"/>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2915162">
      <w:bodyDiv w:val="1"/>
      <w:marLeft w:val="0"/>
      <w:marRight w:val="0"/>
      <w:marTop w:val="0"/>
      <w:marBottom w:val="0"/>
      <w:divBdr>
        <w:top w:val="none" w:sz="0" w:space="0" w:color="auto"/>
        <w:left w:val="none" w:sz="0" w:space="0" w:color="auto"/>
        <w:bottom w:val="none" w:sz="0" w:space="0" w:color="auto"/>
        <w:right w:val="none" w:sz="0" w:space="0" w:color="auto"/>
      </w:divBdr>
    </w:div>
    <w:div w:id="549272620">
      <w:bodyDiv w:val="1"/>
      <w:marLeft w:val="0"/>
      <w:marRight w:val="0"/>
      <w:marTop w:val="0"/>
      <w:marBottom w:val="0"/>
      <w:divBdr>
        <w:top w:val="none" w:sz="0" w:space="0" w:color="auto"/>
        <w:left w:val="none" w:sz="0" w:space="0" w:color="auto"/>
        <w:bottom w:val="none" w:sz="0" w:space="0" w:color="auto"/>
        <w:right w:val="none" w:sz="0" w:space="0" w:color="auto"/>
      </w:divBdr>
    </w:div>
    <w:div w:id="1005935929">
      <w:bodyDiv w:val="1"/>
      <w:marLeft w:val="0"/>
      <w:marRight w:val="0"/>
      <w:marTop w:val="0"/>
      <w:marBottom w:val="0"/>
      <w:divBdr>
        <w:top w:val="none" w:sz="0" w:space="0" w:color="auto"/>
        <w:left w:val="none" w:sz="0" w:space="0" w:color="auto"/>
        <w:bottom w:val="none" w:sz="0" w:space="0" w:color="auto"/>
        <w:right w:val="none" w:sz="0" w:space="0" w:color="auto"/>
      </w:divBdr>
    </w:div>
    <w:div w:id="1379937160">
      <w:bodyDiv w:val="1"/>
      <w:marLeft w:val="0"/>
      <w:marRight w:val="0"/>
      <w:marTop w:val="0"/>
      <w:marBottom w:val="0"/>
      <w:divBdr>
        <w:top w:val="none" w:sz="0" w:space="0" w:color="auto"/>
        <w:left w:val="none" w:sz="0" w:space="0" w:color="auto"/>
        <w:bottom w:val="none" w:sz="0" w:space="0" w:color="auto"/>
        <w:right w:val="none" w:sz="0" w:space="0" w:color="auto"/>
      </w:divBdr>
      <w:divsChild>
        <w:div w:id="2044161634">
          <w:marLeft w:val="0"/>
          <w:marRight w:val="0"/>
          <w:marTop w:val="0"/>
          <w:marBottom w:val="0"/>
          <w:divBdr>
            <w:top w:val="single" w:sz="2" w:space="0" w:color="182E3E"/>
            <w:left w:val="single" w:sz="2" w:space="0" w:color="182E3E"/>
            <w:bottom w:val="single" w:sz="2" w:space="0" w:color="182E3E"/>
            <w:right w:val="single" w:sz="2" w:space="0" w:color="182E3E"/>
          </w:divBdr>
          <w:divsChild>
            <w:div w:id="208780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4129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jp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image" Target="media/image15.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jp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jpeg"/><Relationship Id="rId28" Type="http://schemas.openxmlformats.org/officeDocument/2006/relationships/image" Target="media/image18.jpg"/><Relationship Id="rId10" Type="http://schemas.openxmlformats.org/officeDocument/2006/relationships/header" Target="header1.xml"/><Relationship Id="rId19" Type="http://schemas.openxmlformats.org/officeDocument/2006/relationships/image" Target="media/image9.jp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jpg"/><Relationship Id="rId22" Type="http://schemas.openxmlformats.org/officeDocument/2006/relationships/image" Target="media/image12.png"/><Relationship Id="rId27" Type="http://schemas.openxmlformats.org/officeDocument/2006/relationships/image" Target="media/image17.jpg"/><Relationship Id="rId30" Type="http://schemas.openxmlformats.org/officeDocument/2006/relationships/image" Target="media/image20.PNG"/><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9C5500-3093-48CA-984E-497FDADC0C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5</TotalTime>
  <Pages>43</Pages>
  <Words>16347</Words>
  <Characters>88277</Characters>
  <Application>Microsoft Office Word</Application>
  <DocSecurity>0</DocSecurity>
  <Lines>735</Lines>
  <Paragraphs>20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Hewlett-Packard</Company>
  <LinksUpToDate>false</LinksUpToDate>
  <CharactersWithSpaces>104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mrodrigues</cp:lastModifiedBy>
  <cp:revision>124</cp:revision>
  <cp:lastPrinted>2011-11-02T09:41:00Z</cp:lastPrinted>
  <dcterms:created xsi:type="dcterms:W3CDTF">2017-05-24T15:07:00Z</dcterms:created>
  <dcterms:modified xsi:type="dcterms:W3CDTF">2017-07-01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6ae11-d0b6-3e29-ac6f-227feac9b2a8</vt:lpwstr>
  </property>
  <property fmtid="{D5CDD505-2E9C-101B-9397-08002B2CF9AE}" pid="24" name="Mendeley Citation Style_1">
    <vt:lpwstr>http://www.zotero.org/styles/apa</vt:lpwstr>
  </property>
</Properties>
</file>